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F5449" w:rsidRPr="007860E1" w:rsidRDefault="00F2348E" w:rsidP="000F5449">
      <w:pPr>
        <w:spacing w:after="0" w:line="480" w:lineRule="auto"/>
        <w:jc w:val="center"/>
        <w:rPr>
          <w:rFonts w:ascii="Times New Roman" w:hAnsi="Times New Roman" w:cs="Times New Roman"/>
          <w:sz w:val="28"/>
          <w:szCs w:val="28"/>
          <w:lang w:val="en-GB"/>
        </w:rPr>
      </w:pPr>
      <w:bookmarkStart w:id="0" w:name="_GoBack"/>
      <w:bookmarkEnd w:id="0"/>
      <w:r w:rsidRPr="007860E1">
        <w:rPr>
          <w:rFonts w:ascii="Times New Roman" w:hAnsi="Times New Roman" w:cs="Times New Roman"/>
          <w:sz w:val="28"/>
          <w:szCs w:val="28"/>
          <w:lang w:val="en-GB"/>
        </w:rPr>
        <w:t>Cytotoxicity</w:t>
      </w:r>
      <w:r w:rsidR="00B777A5" w:rsidRPr="007860E1">
        <w:rPr>
          <w:rFonts w:ascii="Times New Roman" w:hAnsi="Times New Roman" w:cs="Times New Roman"/>
          <w:sz w:val="28"/>
          <w:szCs w:val="28"/>
          <w:lang w:val="en-GB"/>
        </w:rPr>
        <w:t xml:space="preserve"> and corrosion behavio</w:t>
      </w:r>
      <w:r w:rsidR="00AB7EA5" w:rsidRPr="007860E1">
        <w:rPr>
          <w:rFonts w:ascii="Times New Roman" w:hAnsi="Times New Roman" w:cs="Times New Roman"/>
          <w:sz w:val="28"/>
          <w:szCs w:val="28"/>
          <w:lang w:val="en-GB"/>
        </w:rPr>
        <w:t>u</w:t>
      </w:r>
      <w:r w:rsidR="00B777A5" w:rsidRPr="007860E1">
        <w:rPr>
          <w:rFonts w:ascii="Times New Roman" w:hAnsi="Times New Roman" w:cs="Times New Roman"/>
          <w:sz w:val="28"/>
          <w:szCs w:val="28"/>
          <w:lang w:val="en-GB"/>
        </w:rPr>
        <w:t xml:space="preserve">r </w:t>
      </w:r>
      <w:r w:rsidR="000F5449" w:rsidRPr="007860E1">
        <w:rPr>
          <w:rFonts w:ascii="Times New Roman" w:hAnsi="Times New Roman" w:cs="Times New Roman"/>
          <w:sz w:val="28"/>
          <w:szCs w:val="28"/>
          <w:lang w:val="en-GB"/>
        </w:rPr>
        <w:t>of magnesium and magnesium alloys</w:t>
      </w:r>
    </w:p>
    <w:p w:rsidR="00432FC6" w:rsidRPr="007860E1" w:rsidRDefault="006C6D7A" w:rsidP="000F5449">
      <w:pPr>
        <w:spacing w:after="0" w:line="480" w:lineRule="auto"/>
        <w:jc w:val="center"/>
        <w:rPr>
          <w:rFonts w:ascii="Times New Roman" w:hAnsi="Times New Roman" w:cs="Times New Roman"/>
          <w:sz w:val="28"/>
          <w:szCs w:val="28"/>
          <w:lang w:val="en-GB"/>
        </w:rPr>
      </w:pPr>
      <w:r w:rsidRPr="007860E1">
        <w:rPr>
          <w:rFonts w:ascii="Times New Roman" w:hAnsi="Times New Roman" w:cs="Times New Roman"/>
          <w:sz w:val="28"/>
          <w:szCs w:val="28"/>
          <w:lang w:val="en-GB"/>
        </w:rPr>
        <w:t xml:space="preserve">in Hank´s solution </w:t>
      </w:r>
      <w:r w:rsidR="000F5449" w:rsidRPr="007860E1">
        <w:rPr>
          <w:rFonts w:ascii="Times New Roman" w:hAnsi="Times New Roman" w:cs="Times New Roman"/>
          <w:sz w:val="28"/>
          <w:szCs w:val="28"/>
          <w:lang w:val="en-GB"/>
        </w:rPr>
        <w:t xml:space="preserve">after </w:t>
      </w:r>
      <w:r w:rsidR="00F27303" w:rsidRPr="007860E1">
        <w:rPr>
          <w:rFonts w:ascii="Times New Roman" w:hAnsi="Times New Roman" w:cs="Times New Roman"/>
          <w:sz w:val="28"/>
          <w:szCs w:val="28"/>
          <w:lang w:val="en-GB"/>
        </w:rPr>
        <w:t>process</w:t>
      </w:r>
      <w:r w:rsidR="000F5449" w:rsidRPr="007860E1">
        <w:rPr>
          <w:rFonts w:ascii="Times New Roman" w:hAnsi="Times New Roman" w:cs="Times New Roman"/>
          <w:sz w:val="28"/>
          <w:szCs w:val="28"/>
          <w:lang w:val="en-GB"/>
        </w:rPr>
        <w:t>ing</w:t>
      </w:r>
      <w:r w:rsidR="00F27303" w:rsidRPr="007860E1">
        <w:rPr>
          <w:rFonts w:ascii="Times New Roman" w:hAnsi="Times New Roman" w:cs="Times New Roman"/>
          <w:sz w:val="28"/>
          <w:szCs w:val="28"/>
          <w:lang w:val="en-GB"/>
        </w:rPr>
        <w:t xml:space="preserve"> by </w:t>
      </w:r>
      <w:r w:rsidR="00550CE2" w:rsidRPr="007860E1">
        <w:rPr>
          <w:rFonts w:ascii="Times New Roman" w:hAnsi="Times New Roman" w:cs="Times New Roman"/>
          <w:sz w:val="28"/>
          <w:szCs w:val="28"/>
          <w:lang w:val="en-GB"/>
        </w:rPr>
        <w:t>high-pressure torsion</w:t>
      </w:r>
    </w:p>
    <w:p w:rsidR="00B777A5" w:rsidRPr="007860E1" w:rsidRDefault="00B777A5" w:rsidP="00FE22AE">
      <w:pPr>
        <w:spacing w:after="0" w:line="480" w:lineRule="auto"/>
        <w:jc w:val="both"/>
        <w:rPr>
          <w:rFonts w:ascii="Times New Roman" w:hAnsi="Times New Roman" w:cs="Times New Roman"/>
          <w:lang w:val="en-GB"/>
        </w:rPr>
      </w:pPr>
    </w:p>
    <w:p w:rsidR="00F27303" w:rsidRPr="007860E1" w:rsidRDefault="00B777A5" w:rsidP="00FE22A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pt-BR"/>
        </w:rPr>
      </w:pPr>
      <w:r w:rsidRPr="007860E1">
        <w:rPr>
          <w:rFonts w:ascii="Times New Roman" w:hAnsi="Times New Roman" w:cs="Times New Roman"/>
          <w:sz w:val="24"/>
          <w:szCs w:val="24"/>
          <w:lang w:val="pt-BR"/>
        </w:rPr>
        <w:t>Debora Lopes</w:t>
      </w:r>
      <w:r w:rsidR="00FE22AE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860E1">
        <w:rPr>
          <w:rFonts w:ascii="Times New Roman" w:hAnsi="Times New Roman" w:cs="Times New Roman"/>
          <w:sz w:val="24"/>
          <w:szCs w:val="24"/>
          <w:lang w:val="pt-BR"/>
        </w:rPr>
        <w:t>; Claudio L. P. Silva</w:t>
      </w:r>
      <w:r w:rsidR="00FE22AE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Pr="007860E1">
        <w:rPr>
          <w:rFonts w:ascii="Times New Roman" w:hAnsi="Times New Roman" w:cs="Times New Roman"/>
          <w:sz w:val="24"/>
          <w:szCs w:val="24"/>
          <w:lang w:val="pt-BR"/>
        </w:rPr>
        <w:t>; Renata B. Soares</w:t>
      </w:r>
      <w:r w:rsidR="00FE22AE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7860E1">
        <w:rPr>
          <w:rFonts w:ascii="Times New Roman" w:hAnsi="Times New Roman" w:cs="Times New Roman"/>
          <w:sz w:val="24"/>
          <w:szCs w:val="24"/>
          <w:lang w:val="pt-BR"/>
        </w:rPr>
        <w:t>; Pedro Henrique R. Pereira</w:t>
      </w:r>
      <w:r w:rsidR="00FE22AE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Pr="007860E1">
        <w:rPr>
          <w:rFonts w:ascii="Times New Roman" w:hAnsi="Times New Roman" w:cs="Times New Roman"/>
          <w:sz w:val="24"/>
          <w:szCs w:val="24"/>
          <w:lang w:val="pt-BR"/>
        </w:rPr>
        <w:t xml:space="preserve">; </w:t>
      </w:r>
    </w:p>
    <w:p w:rsidR="00B777A5" w:rsidRPr="007860E1" w:rsidRDefault="00B777A5" w:rsidP="00FE22A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  <w:lang w:val="it-IT"/>
        </w:rPr>
      </w:pPr>
      <w:r w:rsidRPr="007860E1">
        <w:rPr>
          <w:rFonts w:ascii="Times New Roman" w:hAnsi="Times New Roman" w:cs="Times New Roman"/>
          <w:sz w:val="24"/>
          <w:szCs w:val="24"/>
          <w:lang w:val="pt-BR"/>
        </w:rPr>
        <w:t>Ana Celeste</w:t>
      </w:r>
      <w:r w:rsidR="00127ED7" w:rsidRPr="007860E1">
        <w:rPr>
          <w:rFonts w:ascii="Times New Roman" w:hAnsi="Times New Roman" w:cs="Times New Roman"/>
          <w:sz w:val="24"/>
          <w:szCs w:val="24"/>
          <w:lang w:val="pt-BR"/>
        </w:rPr>
        <w:t xml:space="preserve"> Oliveira</w:t>
      </w:r>
      <w:r w:rsidR="008912A0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Pr="007860E1">
        <w:rPr>
          <w:rFonts w:ascii="Times New Roman" w:hAnsi="Times New Roman" w:cs="Times New Roman"/>
          <w:sz w:val="24"/>
          <w:szCs w:val="24"/>
          <w:lang w:val="pt-BR"/>
        </w:rPr>
        <w:t>; Roberto B. Figueiredo</w:t>
      </w:r>
      <w:r w:rsidR="00FE22AE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="00A55104" w:rsidRPr="007860E1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,*</w:t>
      </w:r>
      <w:r w:rsidR="00432FC6" w:rsidRPr="007860E1">
        <w:rPr>
          <w:rFonts w:ascii="Times New Roman" w:hAnsi="Times New Roman" w:cs="Times New Roman"/>
          <w:sz w:val="24"/>
          <w:szCs w:val="24"/>
          <w:lang w:val="pt-BR"/>
        </w:rPr>
        <w:t xml:space="preserve">; </w:t>
      </w:r>
      <w:r w:rsidR="00432FC6" w:rsidRPr="007860E1">
        <w:rPr>
          <w:rFonts w:ascii="Times New Roman" w:hAnsi="Times New Roman" w:cs="Times New Roman"/>
          <w:sz w:val="24"/>
          <w:szCs w:val="24"/>
          <w:lang w:val="it-IT"/>
        </w:rPr>
        <w:t>Terence G. Langdon</w:t>
      </w:r>
      <w:r w:rsidR="00384988" w:rsidRPr="007860E1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3</w:t>
      </w:r>
      <w:r w:rsidRPr="007860E1">
        <w:rPr>
          <w:rFonts w:ascii="Times New Roman" w:hAnsi="Times New Roman" w:cs="Times New Roman"/>
          <w:sz w:val="24"/>
          <w:szCs w:val="24"/>
          <w:lang w:val="it-IT"/>
        </w:rPr>
        <w:t>; Vanessa</w:t>
      </w:r>
      <w:r w:rsidR="00432FC6" w:rsidRPr="007860E1">
        <w:rPr>
          <w:rFonts w:ascii="Times New Roman" w:hAnsi="Times New Roman" w:cs="Times New Roman"/>
          <w:sz w:val="24"/>
          <w:szCs w:val="24"/>
          <w:lang w:val="it-IT"/>
        </w:rPr>
        <w:t xml:space="preserve"> F. C.</w:t>
      </w:r>
      <w:r w:rsidRPr="007860E1">
        <w:rPr>
          <w:rFonts w:ascii="Times New Roman" w:hAnsi="Times New Roman" w:cs="Times New Roman"/>
          <w:sz w:val="24"/>
          <w:szCs w:val="24"/>
          <w:lang w:val="it-IT"/>
        </w:rPr>
        <w:t xml:space="preserve"> Lins</w:t>
      </w:r>
      <w:r w:rsidR="00FE22AE" w:rsidRPr="007860E1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1</w:t>
      </w:r>
    </w:p>
    <w:p w:rsidR="00FE22AE" w:rsidRPr="007860E1" w:rsidRDefault="00FE22AE" w:rsidP="00C45DF7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r w:rsidRPr="007860E1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1 </w:t>
      </w:r>
      <w:r w:rsidRPr="007860E1">
        <w:rPr>
          <w:rFonts w:ascii="Times New Roman" w:hAnsi="Times New Roman" w:cs="Times New Roman"/>
          <w:sz w:val="20"/>
          <w:szCs w:val="20"/>
          <w:lang w:val="en-GB"/>
        </w:rPr>
        <w:t>Department of Chemical Engineering,</w:t>
      </w:r>
    </w:p>
    <w:p w:rsidR="00FE22AE" w:rsidRPr="007860E1" w:rsidRDefault="00FE22AE" w:rsidP="00C45DF7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 w:rsidRPr="007860E1">
        <w:rPr>
          <w:rFonts w:ascii="Times New Roman" w:hAnsi="Times New Roman" w:cs="Times New Roman"/>
          <w:sz w:val="20"/>
          <w:szCs w:val="20"/>
          <w:lang w:val="en-GB"/>
        </w:rPr>
        <w:t>Universidade</w:t>
      </w:r>
      <w:proofErr w:type="spellEnd"/>
      <w:r w:rsidRPr="007860E1">
        <w:rPr>
          <w:rFonts w:ascii="Times New Roman" w:hAnsi="Times New Roman" w:cs="Times New Roman"/>
          <w:sz w:val="20"/>
          <w:szCs w:val="20"/>
          <w:lang w:val="en-GB"/>
        </w:rPr>
        <w:t xml:space="preserve"> Federal de Minas Gerais, Belo Horizonte, MG 31270-901, Brazil</w:t>
      </w:r>
    </w:p>
    <w:p w:rsidR="00FE22AE" w:rsidRPr="007860E1" w:rsidRDefault="00FE22AE" w:rsidP="00C45DF7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r w:rsidRPr="007860E1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2 </w:t>
      </w:r>
      <w:r w:rsidRPr="007860E1">
        <w:rPr>
          <w:rFonts w:ascii="Times New Roman" w:hAnsi="Times New Roman" w:cs="Times New Roman"/>
          <w:sz w:val="20"/>
          <w:szCs w:val="20"/>
          <w:lang w:val="en-GB"/>
        </w:rPr>
        <w:t>Department of Metallurgical and Materials Engineering,</w:t>
      </w:r>
    </w:p>
    <w:p w:rsidR="00FE22AE" w:rsidRPr="007860E1" w:rsidRDefault="00FE22AE" w:rsidP="00C45DF7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pt-BR"/>
        </w:rPr>
      </w:pPr>
      <w:r w:rsidRPr="007860E1">
        <w:rPr>
          <w:rFonts w:ascii="Times New Roman" w:hAnsi="Times New Roman" w:cs="Times New Roman"/>
          <w:sz w:val="20"/>
          <w:szCs w:val="20"/>
          <w:lang w:val="pt-BR"/>
        </w:rPr>
        <w:t>Universidade Federal de Minas Gerais, Belo Horizonte, MG 31270-901, Brazil</w:t>
      </w:r>
    </w:p>
    <w:p w:rsidR="00FE22AE" w:rsidRPr="007860E1" w:rsidRDefault="00A07B94" w:rsidP="00C45DF7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r w:rsidRPr="007860E1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3</w:t>
      </w:r>
      <w:r w:rsidR="00FE22AE" w:rsidRPr="007860E1">
        <w:rPr>
          <w:rFonts w:ascii="Times New Roman" w:hAnsi="Times New Roman" w:cs="Times New Roman"/>
          <w:sz w:val="20"/>
          <w:szCs w:val="20"/>
          <w:lang w:val="en-GB"/>
        </w:rPr>
        <w:t>Materials Research Group, Department of Mechanical Engineering,</w:t>
      </w:r>
    </w:p>
    <w:p w:rsidR="00C0489D" w:rsidRPr="007860E1" w:rsidRDefault="00FE22AE" w:rsidP="00C45DF7">
      <w:pPr>
        <w:spacing w:after="0" w:line="240" w:lineRule="auto"/>
        <w:jc w:val="center"/>
        <w:rPr>
          <w:rFonts w:ascii="Times New Roman" w:hAnsi="Times New Roman" w:cs="Times New Roman"/>
          <w:lang w:val="en-GB"/>
        </w:rPr>
      </w:pPr>
      <w:r w:rsidRPr="007860E1">
        <w:rPr>
          <w:rFonts w:ascii="Times New Roman" w:hAnsi="Times New Roman" w:cs="Times New Roman"/>
          <w:sz w:val="20"/>
          <w:szCs w:val="20"/>
          <w:lang w:val="en-GB"/>
        </w:rPr>
        <w:t>University of Southampton, Southampton SO17 1BJ, UK</w:t>
      </w:r>
    </w:p>
    <w:p w:rsidR="00FE22AE" w:rsidRPr="007860E1" w:rsidRDefault="00FE22AE" w:rsidP="00FE22AE">
      <w:pPr>
        <w:spacing w:after="0" w:line="480" w:lineRule="auto"/>
        <w:jc w:val="both"/>
        <w:rPr>
          <w:rFonts w:ascii="Times New Roman" w:hAnsi="Times New Roman" w:cs="Times New Roman"/>
          <w:lang w:val="en-GB"/>
        </w:rPr>
      </w:pPr>
    </w:p>
    <w:p w:rsidR="00B777A5" w:rsidRPr="007860E1" w:rsidRDefault="00B777A5" w:rsidP="001C15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860E1">
        <w:rPr>
          <w:rFonts w:ascii="Times New Roman" w:hAnsi="Times New Roman" w:cs="Times New Roman"/>
          <w:sz w:val="24"/>
          <w:szCs w:val="24"/>
          <w:lang w:val="en-GB"/>
        </w:rPr>
        <w:t>Abstract</w:t>
      </w:r>
    </w:p>
    <w:p w:rsidR="00F2348E" w:rsidRPr="007860E1" w:rsidRDefault="00C45DF7" w:rsidP="001C15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It is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well 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known that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processing by 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2730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evere plastic deformation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using </w:t>
      </w:r>
      <w:r w:rsidR="00F27303" w:rsidRPr="007860E1">
        <w:rPr>
          <w:rFonts w:ascii="Times New Roman" w:hAnsi="Times New Roman" w:cs="Times New Roman"/>
          <w:sz w:val="24"/>
          <w:szCs w:val="24"/>
          <w:lang w:val="en-GB"/>
        </w:rPr>
        <w:t>high-pressure torsion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(HPT)</w:t>
      </w:r>
      <w:r w:rsidR="00F2730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promotes grain refinement 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and increases the strength of magnesium and its alloys. The present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>research was conducted to e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>valuate the effect of such processing on cytotoxicity and corrosion behavio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>u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>r in Hank´s solution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by using s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amples of commercial purity magnesium and AZ31, AZ91 and ZK60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magnesium 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>alloys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. All samples were 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>subjected to</w:t>
      </w:r>
      <w:r w:rsidR="002B6046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electro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>chemical testing and hydrogen evolution test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before and after processing by HPT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and t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he results show that this processing improves the corrosion resistance of pure magnesium,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has no significant effect on 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the AZ31 and AZ91 alloys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but 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reduces the </w:t>
      </w:r>
      <w:r w:rsidR="002B6046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corrosion 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>resistance of the ZK60 alloy. The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observations support 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A5AAF" w:rsidRPr="007860E1">
        <w:rPr>
          <w:rFonts w:ascii="Times New Roman" w:hAnsi="Times New Roman" w:cs="Times New Roman"/>
          <w:sz w:val="24"/>
          <w:szCs w:val="24"/>
          <w:lang w:val="en-GB"/>
        </w:rPr>
        <w:t>conclusion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that grain refinement improves the corrosion resistance of metals with a tendency for passivation </w:t>
      </w:r>
      <w:r w:rsidR="00550CE2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but </w:t>
      </w:r>
      <w:r w:rsidR="000E5E69" w:rsidRPr="007860E1">
        <w:rPr>
          <w:rFonts w:ascii="Times New Roman" w:hAnsi="Times New Roman" w:cs="Times New Roman"/>
          <w:sz w:val="24"/>
          <w:szCs w:val="24"/>
          <w:lang w:val="en-GB"/>
        </w:rPr>
        <w:t>impedes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the resistance of metals without passivation. </w:t>
      </w:r>
      <w:r w:rsidR="000E5E69" w:rsidRPr="007860E1">
        <w:rPr>
          <w:rFonts w:ascii="Times New Roman" w:hAnsi="Times New Roman" w:cs="Times New Roman"/>
          <w:sz w:val="24"/>
          <w:szCs w:val="24"/>
          <w:lang w:val="en-GB"/>
        </w:rPr>
        <w:t>In addition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C15F3" w:rsidRPr="007860E1">
        <w:rPr>
          <w:rFonts w:ascii="Times New Roman" w:hAnsi="Times New Roman" w:cs="Times New Roman"/>
          <w:i/>
          <w:sz w:val="24"/>
          <w:szCs w:val="24"/>
          <w:lang w:val="en-GB"/>
        </w:rPr>
        <w:t>in vitro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cytotoxicity tests </w:t>
      </w:r>
      <w:r w:rsidR="000E5E69" w:rsidRPr="007860E1">
        <w:rPr>
          <w:rFonts w:ascii="Times New Roman" w:hAnsi="Times New Roman" w:cs="Times New Roman"/>
          <w:sz w:val="24"/>
          <w:szCs w:val="24"/>
          <w:lang w:val="en-GB"/>
        </w:rPr>
        <w:t>were performed o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n the processed materials and show cell viability in all samples. The results </w:t>
      </w:r>
      <w:r w:rsidR="00CA5AAF" w:rsidRPr="007860E1">
        <w:rPr>
          <w:rFonts w:ascii="Times New Roman" w:hAnsi="Times New Roman" w:cs="Times New Roman"/>
          <w:sz w:val="24"/>
          <w:szCs w:val="24"/>
          <w:lang w:val="en-GB"/>
        </w:rPr>
        <w:t>demonstrate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that HPT processing </w:t>
      </w:r>
      <w:r w:rsidR="000E5E69" w:rsidRPr="007860E1">
        <w:rPr>
          <w:rFonts w:ascii="Times New Roman" w:hAnsi="Times New Roman" w:cs="Times New Roman"/>
          <w:sz w:val="24"/>
          <w:szCs w:val="24"/>
          <w:lang w:val="en-GB"/>
        </w:rPr>
        <w:t>may</w:t>
      </w:r>
      <w:r w:rsidR="001C15F3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be used to improve the performance of magnesium and its alloys as biodegradable implants.</w:t>
      </w:r>
    </w:p>
    <w:p w:rsidR="001C15F3" w:rsidRPr="007860E1" w:rsidRDefault="001C15F3" w:rsidP="001C15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A07B94" w:rsidRPr="007860E1" w:rsidRDefault="00A07B94" w:rsidP="001C15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A07B94" w:rsidRPr="007860E1" w:rsidRDefault="00A07B94" w:rsidP="001C15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F2348E" w:rsidRPr="007860E1" w:rsidRDefault="001C15F3" w:rsidP="001C15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860E1">
        <w:rPr>
          <w:rFonts w:ascii="Times New Roman" w:hAnsi="Times New Roman" w:cs="Times New Roman"/>
          <w:i/>
          <w:sz w:val="24"/>
          <w:szCs w:val="24"/>
          <w:lang w:val="en-GB"/>
        </w:rPr>
        <w:t>Keywords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0E5E69" w:rsidRPr="007860E1">
        <w:rPr>
          <w:rFonts w:ascii="Times New Roman" w:hAnsi="Times New Roman" w:cs="Times New Roman"/>
          <w:sz w:val="24"/>
          <w:szCs w:val="24"/>
          <w:lang w:val="en-GB"/>
        </w:rPr>
        <w:t>corrosion; cytotoxicity;</w:t>
      </w:r>
      <w:r w:rsidR="002562CC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5E69"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high-pressure torsion; </w: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t xml:space="preserve">magnesium; severe plastic deformation </w:t>
      </w:r>
    </w:p>
    <w:p w:rsidR="00F2348E" w:rsidRPr="007860E1" w:rsidRDefault="00A55104" w:rsidP="00FE22A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860E1">
        <w:rPr>
          <w:rFonts w:ascii="Times New Roman" w:hAnsi="Times New Roman" w:cs="Times New Roman"/>
          <w:sz w:val="24"/>
          <w:szCs w:val="24"/>
          <w:lang w:val="en-GB"/>
        </w:rPr>
        <w:t>*corresponding author: figueiredo@demet.ufmg.br</w:t>
      </w:r>
    </w:p>
    <w:p w:rsidR="00F2348E" w:rsidRPr="007860E1" w:rsidRDefault="0012571A" w:rsidP="00FE22AE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lastRenderedPageBreak/>
        <w:t xml:space="preserve">1. </w:t>
      </w:r>
      <w:r w:rsidR="00F2348E" w:rsidRPr="007860E1">
        <w:rPr>
          <w:rFonts w:asciiTheme="majorBidi" w:hAnsiTheme="majorBidi" w:cstheme="majorBidi"/>
          <w:b/>
          <w:sz w:val="24"/>
          <w:szCs w:val="24"/>
          <w:lang w:val="en-GB"/>
        </w:rPr>
        <w:t>Introduction</w:t>
      </w:r>
    </w:p>
    <w:p w:rsidR="00392C4C" w:rsidRPr="007860E1" w:rsidRDefault="00E13CEE" w:rsidP="00D708FA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gnesium and its alloys have low density and low elastic modulus compared to other structural metallic materials and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y also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have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higher fracture toughness than ceramics. </w:t>
      </w:r>
      <w:r w:rsidR="00B358C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se metals ar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also widely present in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human body and excess levels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re readily </w:t>
      </w:r>
      <w:r w:rsidR="0040105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xpelled in the urine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taiger&lt;/Author&gt;&lt;Year&gt;2006&lt;/Year&gt;&lt;RecNum&gt;301&lt;/RecNum&gt;&lt;DisplayText&gt;[1]&lt;/DisplayText&gt;&lt;record&gt;&lt;rec-number&gt;301&lt;/rec-number&gt;&lt;foreign-keys&gt;&lt;key app="EN" db-id="2extepfx7td9xjepaez5x9wvttdr0ztxdzs5" timestamp="1527612103"&gt;301&lt;/key&gt;&lt;/foreign-keys&gt;&lt;ref-type name="Journal Article"&gt;17&lt;/ref-type&gt;&lt;contributors&gt;&lt;authors&gt;&lt;author&gt;Staiger, Mark P.&lt;/author&gt;&lt;author&gt;Pietak, Alexis M.&lt;/author&gt;&lt;author&gt;Huadmai, Jerawala&lt;/author&gt;&lt;author&gt;Dias, George&lt;/author&gt;&lt;/authors&gt;&lt;/contributors&gt;&lt;titles&gt;&lt;title&gt;Magnesium and its alloys as orthopedic biomaterials: A review&lt;/title&gt;&lt;secondary-title&gt;Biomaterials&lt;/secondary-title&gt;&lt;/titles&gt;&lt;periodical&gt;&lt;full-title&gt;Biomaterials&lt;/full-title&gt;&lt;/periodical&gt;&lt;pages&gt;1728-1734&lt;/pages&gt;&lt;volume&gt;27&lt;/volume&gt;&lt;number&gt;9&lt;/number&gt;&lt;keywords&gt;&lt;keyword&gt;Magnesium&lt;/keyword&gt;&lt;keyword&gt;Orthopedic implant&lt;/keyword&gt;&lt;/keywords&gt;&lt;dates&gt;&lt;year&gt;2006&lt;/year&gt;&lt;pub-dates&gt;&lt;date&gt;2006/03/01/&lt;/date&gt;&lt;/pub-dates&gt;&lt;/dates&gt;&lt;isbn&gt;0142-9612&lt;/isbn&gt;&lt;urls&gt;&lt;related-urls&gt;&lt;url&gt;http://www.sciencedirect.com/science/article/pii/S0142961205009014&lt;/url&gt;&lt;/related-urls&gt;&lt;/urls&gt;&lt;electronic-resource-num&gt;https://doi.org/10.1016/j.biomaterials.2005.10.003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40105F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" w:tooltip="Staiger, 2006 #301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</w:t>
        </w:r>
      </w:hyperlink>
      <w:r w:rsidR="0040105F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40105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Thus, magnesium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has attracted significant attention as </w:t>
      </w:r>
      <w:r w:rsidR="0040105F" w:rsidRPr="007860E1">
        <w:rPr>
          <w:rFonts w:asciiTheme="majorBidi" w:hAnsiTheme="majorBidi" w:cstheme="majorBidi"/>
          <w:sz w:val="24"/>
          <w:szCs w:val="24"/>
          <w:lang w:val="en-GB"/>
        </w:rPr>
        <w:t>a biomaterial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40105F" w:rsidRPr="007860E1">
        <w:rPr>
          <w:rFonts w:asciiTheme="majorBidi" w:hAnsiTheme="majorBidi" w:cstheme="majorBidi"/>
          <w:sz w:val="24"/>
          <w:szCs w:val="24"/>
          <w:lang w:val="en-GB"/>
        </w:rPr>
        <w:t>particularly fo</w:t>
      </w:r>
      <w:r w:rsidR="000017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</w:t>
      </w:r>
      <w:proofErr w:type="spellStart"/>
      <w:r w:rsidR="00001735" w:rsidRPr="007860E1">
        <w:rPr>
          <w:rFonts w:asciiTheme="majorBidi" w:hAnsiTheme="majorBidi" w:cstheme="majorBidi"/>
          <w:sz w:val="24"/>
          <w:szCs w:val="24"/>
          <w:lang w:val="en-GB"/>
        </w:rPr>
        <w:t>orthoped</w:t>
      </w:r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>ic</w:t>
      </w:r>
      <w:proofErr w:type="spellEnd"/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mplants. </w:t>
      </w:r>
      <w:r w:rsidR="002A6D1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mportant </w:t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nstraints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ssociated with these materials are </w:t>
      </w:r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>the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ir</w:t>
      </w:r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low strength and the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ir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>rapid</w:t>
      </w:r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orrosion in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hysiological environment.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>In practice, m</w:t>
      </w:r>
      <w:r w:rsidR="006378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gnesium </w:t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>is highly reactive and a double layer of MgO and Mg(OH)</w:t>
      </w:r>
      <w:r w:rsidR="00011BE7" w:rsidRPr="007860E1">
        <w:rPr>
          <w:rFonts w:asciiTheme="majorBidi" w:hAnsiTheme="majorBidi" w:cstheme="majorBidi"/>
          <w:sz w:val="24"/>
          <w:szCs w:val="24"/>
          <w:vertAlign w:val="subscript"/>
          <w:lang w:val="en-GB"/>
        </w:rPr>
        <w:t>2</w:t>
      </w:r>
      <w:r w:rsidR="00EE3A55" w:rsidRPr="007860E1">
        <w:rPr>
          <w:rFonts w:asciiTheme="majorBidi" w:hAnsiTheme="majorBidi" w:cstheme="majorBidi"/>
          <w:sz w:val="24"/>
          <w:szCs w:val="24"/>
          <w:vertAlign w:val="subscript"/>
          <w:lang w:val="en-GB"/>
        </w:rPr>
        <w:t xml:space="preserve"> </w:t>
      </w:r>
      <w:r w:rsidR="00B358C7" w:rsidRPr="007860E1">
        <w:rPr>
          <w:rFonts w:asciiTheme="majorBidi" w:hAnsiTheme="majorBidi" w:cstheme="majorBidi"/>
          <w:sz w:val="24"/>
          <w:szCs w:val="24"/>
          <w:lang w:val="en-GB"/>
        </w:rPr>
        <w:t>is</w:t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ormed on its surface in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>aqueous media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Liu&lt;/Author&gt;&lt;Year&gt;2009&lt;/Year&gt;&lt;RecNum&gt;309&lt;/RecNum&gt;&lt;DisplayText&gt;[2]&lt;/DisplayText&gt;&lt;record&gt;&lt;rec-number&gt;309&lt;/rec-number&gt;&lt;foreign-keys&gt;&lt;key app="EN" db-id="2extepfx7td9xjepaez5x9wvttdr0ztxdzs5" timestamp="1527880271"&gt;309&lt;/key&gt;&lt;/foreign-keys&gt;&lt;ref-type name="Journal Article"&gt;17&lt;/ref-type&gt;&lt;contributors&gt;&lt;authors&gt;&lt;author&gt;Liu, Ming&lt;/author&gt;&lt;author&gt;Zanna, Sandrine&lt;/author&gt;&lt;author&gt;Ardelean, Helene&lt;/author&gt;&lt;author&gt;Frateur, Isabelle&lt;/author&gt;&lt;author&gt;Schmutz, Patrik&lt;/author&gt;&lt;author&gt;Song, Guangling&lt;/author&gt;&lt;author&gt;Atrens, Andrej&lt;/author&gt;&lt;author&gt;Marcus, Philippe&lt;/author&gt;&lt;/authors&gt;&lt;/contributors&gt;&lt;titles&gt;&lt;title&gt;A first quantitative XPS study of the surface films formed, by exposure to water, on Mg and on the Mg–Al intermetallics: Al3Mg2 and Mg17Al12&lt;/title&gt;&lt;secondary-title&gt;Corrosion Science&lt;/secondary-title&gt;&lt;/titles&gt;&lt;periodical&gt;&lt;full-title&gt;Corrosion science&lt;/full-title&gt;&lt;/periodical&gt;&lt;pages&gt;1115-1127&lt;/pages&gt;&lt;volume&gt;51&lt;/volume&gt;&lt;number&gt;5&lt;/number&gt;&lt;keywords&gt;&lt;keyword&gt;A. Magnesium&lt;/keyword&gt;&lt;keyword&gt;A. Intermetallics&lt;/keyword&gt;&lt;keyword&gt;B. XPS&lt;/keyword&gt;&lt;keyword&gt;C. Surface films&lt;/keyword&gt;&lt;keyword&gt;C. Dealloying&lt;/keyword&gt;&lt;/keywords&gt;&lt;dates&gt;&lt;year&gt;2009&lt;/year&gt;&lt;pub-dates&gt;&lt;date&gt;2009/05/01/&lt;/date&gt;&lt;/pub-dates&gt;&lt;/dates&gt;&lt;isbn&gt;0010-938X&lt;/isbn&gt;&lt;urls&gt;&lt;related-urls&gt;&lt;url&gt;http://www.sciencedirect.com/science/article/pii/S0010938X0900081X&lt;/url&gt;&lt;/related-urls&gt;&lt;/urls&gt;&lt;electronic-resource-num&gt;https://doi.org/10.1016/j.corsci.2009.02.017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03364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" w:tooltip="Liu, 2009 #309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</w:t>
        </w:r>
      </w:hyperlink>
      <w:r w:rsidR="00E03364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>. Th</w:t>
      </w:r>
      <w:r w:rsidR="00B358C7" w:rsidRPr="007860E1">
        <w:rPr>
          <w:rFonts w:asciiTheme="majorBidi" w:hAnsiTheme="majorBidi" w:cstheme="majorBidi"/>
          <w:sz w:val="24"/>
          <w:szCs w:val="24"/>
          <w:lang w:val="en-GB"/>
        </w:rPr>
        <w:t>is layer</w:t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do</w:t>
      </w:r>
      <w:r w:rsidR="00B358C7" w:rsidRPr="007860E1">
        <w:rPr>
          <w:rFonts w:asciiTheme="majorBidi" w:hAnsiTheme="majorBidi" w:cstheme="majorBidi"/>
          <w:sz w:val="24"/>
          <w:szCs w:val="24"/>
          <w:lang w:val="en-GB"/>
        </w:rPr>
        <w:t>es</w:t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not lead to </w:t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mplete </w:t>
      </w:r>
      <w:r w:rsidR="00011BE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assivation </w:t>
      </w:r>
      <w:r w:rsidR="00F13099" w:rsidRPr="007860E1">
        <w:rPr>
          <w:rFonts w:asciiTheme="majorBidi" w:hAnsiTheme="majorBidi" w:cstheme="majorBidi"/>
          <w:sz w:val="24"/>
          <w:szCs w:val="24"/>
          <w:lang w:val="en-GB"/>
        </w:rPr>
        <w:t>and,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13099" w:rsidRPr="007860E1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0529D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 a consequence, magnesium degrades at rates that prevent their use in long term implants but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nevertheless </w:t>
      </w:r>
      <w:r w:rsidR="000529D7" w:rsidRPr="007860E1">
        <w:rPr>
          <w:rFonts w:asciiTheme="majorBidi" w:hAnsiTheme="majorBidi" w:cstheme="majorBidi"/>
          <w:sz w:val="24"/>
          <w:szCs w:val="24"/>
          <w:lang w:val="en-GB"/>
        </w:rPr>
        <w:t>enable their use as temporary implants.</w:t>
      </w:r>
    </w:p>
    <w:p w:rsidR="007F26D0" w:rsidRPr="007860E1" w:rsidRDefault="000529D7" w:rsidP="00D708FA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recent review on metallic implant biomaterials </w:t>
      </w:r>
      <w:r w:rsidR="00C0720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laced magnesium alloys in the third generation of biomaterials with the biodegradation playing a role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C0720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n bioactivity and targeting tissue regenera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Chen&lt;/Author&gt;&lt;Year&gt;2015&lt;/Year&gt;&lt;RecNum&gt;304&lt;/RecNum&gt;&lt;DisplayText&gt;[3]&lt;/DisplayText&gt;&lt;record&gt;&lt;rec-number&gt;304&lt;/rec-number&gt;&lt;foreign-keys&gt;&lt;key app="EN" db-id="2extepfx7td9xjepaez5x9wvttdr0ztxdzs5" timestamp="1527615656"&gt;304&lt;/key&gt;&lt;/foreign-keys&gt;&lt;ref-type name="Journal Article"&gt;17&lt;/ref-type&gt;&lt;contributors&gt;&lt;authors&gt;&lt;author&gt;Chen, Qizhi&lt;/author&gt;&lt;author&gt;Thouas, George A.&lt;/author&gt;&lt;/authors&gt;&lt;/contributors&gt;&lt;titles&gt;&lt;title&gt;Metallic implant biomaterials&lt;/title&gt;&lt;secondary-title&gt;Materials Science and Engineering: R: Reports&lt;/secondary-title&gt;&lt;/titles&gt;&lt;periodical&gt;&lt;full-title&gt;Materials Science and Engineering: R: Reports&lt;/full-title&gt;&lt;/periodical&gt;&lt;pages&gt;1-57&lt;/pages&gt;&lt;volume&gt;87&lt;/volume&gt;&lt;keywords&gt;&lt;keyword&gt;Metallic biomaterials&lt;/keyword&gt;&lt;keyword&gt;Biocompatibility&lt;/keyword&gt;&lt;keyword&gt;Corrosion&lt;/keyword&gt;&lt;keyword&gt;Mechanical properties&lt;/keyword&gt;&lt;keyword&gt;Medical devices&lt;/keyword&gt;&lt;/keywords&gt;&lt;dates&gt;&lt;year&gt;2015&lt;/year&gt;&lt;pub-dates&gt;&lt;date&gt;2015/01/01/&lt;/date&gt;&lt;/pub-dates&gt;&lt;/dates&gt;&lt;isbn&gt;0927-796X&lt;/isbn&gt;&lt;urls&gt;&lt;related-urls&gt;&lt;url&gt;http://www.sciencedirect.com/science/article/pii/S0927796X14001077&lt;/url&gt;&lt;/related-urls&gt;&lt;/urls&gt;&lt;electronic-resource-num&gt;https://doi.org/10.1016/j.mser.2014.10.001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03364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" w:tooltip="Chen, 2015 #304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</w:t>
        </w:r>
      </w:hyperlink>
      <w:r w:rsidR="00E03364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C07200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>For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xample</w:t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pure magnesium was used to produce a bone fixation device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that</w:t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llowed the fracture to heal and led to the formation of new bone tissue around it during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egrada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Chaya&lt;/Author&gt;&lt;Year&gt;2015&lt;/Year&gt;&lt;RecNum&gt;305&lt;/RecNum&gt;&lt;DisplayText&gt;[4]&lt;/DisplayText&gt;&lt;record&gt;&lt;rec-number&gt;305&lt;/rec-number&gt;&lt;foreign-keys&gt;&lt;key app="EN" db-id="2extepfx7td9xjepaez5x9wvttdr0ztxdzs5" timestamp="1527617410"&gt;305&lt;/key&gt;&lt;/foreign-keys&gt;&lt;ref-type name="Journal Article"&gt;17&lt;/ref-type&gt;&lt;contributors&gt;&lt;authors&gt;&lt;author&gt;Chaya, Amy&lt;/author&gt;&lt;author&gt;Yoshizawa, Sayuri&lt;/author&gt;&lt;author&gt;Verdelis, Kostas&lt;/author&gt;&lt;author&gt;Myers, Nicole&lt;/author&gt;&lt;author&gt;Costello, Bernard J.&lt;/author&gt;&lt;author&gt;Chou, Da-Tren&lt;/author&gt;&lt;author&gt;Pal, Siladitya&lt;/author&gt;&lt;author&gt;Maiti, Spandan&lt;/author&gt;&lt;author&gt;Kumta, Prashant N.&lt;/author&gt;&lt;author&gt;Sfeir, Charles&lt;/author&gt;&lt;/authors&gt;&lt;/contributors&gt;&lt;titles&gt;&lt;title&gt;In vivo study of magnesium plate and screw degradation and bone fracture healing&lt;/title&gt;&lt;secondary-title&gt;Acta Biomaterialia&lt;/secondary-title&gt;&lt;/titles&gt;&lt;periodical&gt;&lt;full-title&gt;Acta Biomaterialia&lt;/full-title&gt;&lt;/periodical&gt;&lt;pages&gt;262-269&lt;/pages&gt;&lt;volume&gt;18&lt;/volume&gt;&lt;keywords&gt;&lt;keyword&gt;Magnesium&lt;/keyword&gt;&lt;keyword&gt;Fixation devices&lt;/keyword&gt;&lt;keyword&gt;Fracture fixation&lt;/keyword&gt;&lt;keyword&gt;MicroCT&lt;/keyword&gt;&lt;/keywords&gt;&lt;dates&gt;&lt;year&gt;2015&lt;/year&gt;&lt;pub-dates&gt;&lt;date&gt;2015/05/01/&lt;/date&gt;&lt;/pub-dates&gt;&lt;/dates&gt;&lt;isbn&gt;1742-7061&lt;/isbn&gt;&lt;urls&gt;&lt;related-urls&gt;&lt;url&gt;http://www.sciencedirect.com/science/article/pii/S1742706115000732&lt;/url&gt;&lt;/related-urls&gt;&lt;/urls&gt;&lt;electronic-resource-num&gt;https://doi.org/10.1016/j.actbio.2015.02.010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7F532C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4" w:tooltip="Chaya, 2015 #30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4</w:t>
        </w:r>
      </w:hyperlink>
      <w:r w:rsidR="007F532C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Magnesium scaffolds </w:t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so </w:t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howed good osteogenesis during degrada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Liu&lt;/Author&gt;&lt;Year&gt;2014&lt;/Year&gt;&lt;RecNum&gt;347&lt;/RecNum&gt;&lt;DisplayText&gt;[5]&lt;/DisplayText&gt;&lt;record&gt;&lt;rec-number&gt;347&lt;/rec-number&gt;&lt;foreign-keys&gt;&lt;key app="EN" db-id="2extepfx7td9xjepaez5x9wvttdr0ztxdzs5" timestamp="1538430997"&gt;347&lt;/key&gt;&lt;/foreign-keys&gt;&lt;ref-type name="Journal Article"&gt;17&lt;/ref-type&gt;&lt;contributors&gt;&lt;authors&gt;&lt;author&gt;Liu, Y.J.&lt;/author&gt;&lt;author&gt;Yang, Z.Y.&lt;/author&gt;&lt;author&gt;Tan, L.L.&lt;/author&gt;&lt;author&gt;Li, H.&lt;/author&gt;&lt;author&gt;Zhang, Y.Z.&lt;/author&gt;&lt;/authors&gt;&lt;/contributors&gt;&lt;titles&gt;&lt;title&gt;An animal experimental study of porous magnesium scaffold degradation and osteogenesis&lt;/title&gt;&lt;secondary-title&gt;Brazilian Journal of Medical and Biological Research&lt;/secondary-title&gt;&lt;/titles&gt;&lt;periodical&gt;&lt;full-title&gt;Brazilian Journal of Medical and Biological Research&lt;/full-title&gt;&lt;/periodical&gt;&lt;pages&gt;715-720&lt;/pages&gt;&lt;volume&gt;47&lt;/volume&gt;&lt;dates&gt;&lt;year&gt;2014&lt;/year&gt;&lt;/dates&gt;&lt;isbn&gt;0100-879X&lt;/isbn&gt;&lt;urls&gt;&lt;related-urls&gt;&lt;url&gt;http://www.scielo.br/scielo.php?script=sci_arttext&amp;amp;pid=S0100-879X2014000800715&amp;amp;nrm=iso&lt;/url&gt;&lt;/related-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7F532C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5" w:tooltip="Liu, 2014 #34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5</w:t>
        </w:r>
      </w:hyperlink>
      <w:r w:rsidR="007F532C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0F54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iodegradable stents were produced from a WE43 magnesium alloy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Hermawan&lt;/Author&gt;&lt;Year&gt;2010&lt;/Year&gt;&lt;RecNum&gt;181&lt;/RecNum&gt;&lt;DisplayText&gt;[6]&lt;/DisplayText&gt;&lt;record&gt;&lt;rec-number&gt;181&lt;/rec-number&gt;&lt;foreign-keys&gt;&lt;key app="EN" db-id="2extepfx7td9xjepaez5x9wvttdr0ztxdzs5" timestamp="1501087284"&gt;181&lt;/key&gt;&lt;/foreign-keys&gt;&lt;ref-type name="Journal Article"&gt;17&lt;/ref-type&gt;&lt;contributors&gt;&lt;authors&gt;&lt;author&gt;H. Hermawan&lt;/author&gt;&lt;author&gt;D. Dubé&lt;/author&gt;&lt;author&gt;D. Mantovani&lt;/author&gt;&lt;/authors&gt;&lt;/contributors&gt;&lt;titles&gt;&lt;title&gt;Developments in metallic biodegradable stents&lt;/title&gt;&lt;secondary-title&gt;Acta Biomaterialia&lt;/secondary-title&gt;&lt;/titles&gt;&lt;periodical&gt;&lt;full-title&gt;Acta Biomaterialia&lt;/full-title&gt;&lt;/periodical&gt;&lt;pages&gt;1693-1697&lt;/pages&gt;&lt;volume&gt;6&lt;/volume&gt;&lt;dates&gt;&lt;year&gt;2010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7F532C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6" w:tooltip="Hermawan, 2010 #181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6</w:t>
        </w:r>
      </w:hyperlink>
      <w:r w:rsidR="007F532C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espite </w:t>
      </w:r>
      <w:r w:rsidR="005F53C0" w:rsidRPr="007860E1">
        <w:rPr>
          <w:rFonts w:asciiTheme="majorBidi" w:hAnsiTheme="majorBidi" w:cstheme="majorBidi"/>
          <w:sz w:val="24"/>
          <w:szCs w:val="24"/>
          <w:lang w:val="en-GB"/>
        </w:rPr>
        <w:t>the good biological response of magnesium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5F53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</w:t>
      </w:r>
      <w:r w:rsidR="007F26D0" w:rsidRPr="007860E1">
        <w:rPr>
          <w:rFonts w:asciiTheme="majorBidi" w:hAnsiTheme="majorBidi" w:cstheme="majorBidi"/>
          <w:sz w:val="24"/>
          <w:szCs w:val="24"/>
          <w:lang w:val="en-GB"/>
        </w:rPr>
        <w:t>he mechanical strength of</w:t>
      </w:r>
      <w:r w:rsidR="005F53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</w:t>
      </w:r>
      <w:r w:rsidR="007F26D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highly pure </w:t>
      </w:r>
      <w:r w:rsidR="005F53C0" w:rsidRPr="007860E1">
        <w:rPr>
          <w:rFonts w:asciiTheme="majorBidi" w:hAnsiTheme="majorBidi" w:cstheme="majorBidi"/>
          <w:sz w:val="24"/>
          <w:szCs w:val="24"/>
          <w:lang w:val="en-GB"/>
        </w:rPr>
        <w:t>metal</w:t>
      </w:r>
      <w:r w:rsidR="007F26D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s too low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r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y significant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load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earing applications and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fore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ing and/or metal processing routes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must be undertaken.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rate of corrosion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so should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e controlled in order to extend the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tal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lifespan of the implant and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by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to reduce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/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r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event the formation of hydrogen gas bubbles which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are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 </w:t>
      </w:r>
      <w:proofErr w:type="spellStart"/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by</w:t>
      </w:r>
      <w:r w:rsidR="001819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product</w:t>
      </w:r>
      <w:proofErr w:type="spellEnd"/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y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.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Finally, t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effect of the release of alloying elements during degradation needs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ignificant 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clarifi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cation</w:t>
      </w:r>
      <w:r w:rsidR="006D32A9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6D32A9" w:rsidRPr="007860E1" w:rsidRDefault="00464864" w:rsidP="00D708FA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Multiple </w:t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t>approaches have been considered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order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 reduce the rate of corrosion of magnesium. The development of surface protective layers </w:t>
      </w:r>
      <w:r w:rsidR="009E7B86" w:rsidRPr="007860E1">
        <w:rPr>
          <w:rFonts w:asciiTheme="majorBidi" w:hAnsiTheme="majorBidi" w:cstheme="majorBidi"/>
          <w:sz w:val="24"/>
          <w:szCs w:val="24"/>
          <w:lang w:val="en-GB"/>
        </w:rPr>
        <w:t>i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ffec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ive for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an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initial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protect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ion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but care must be taken since a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ny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reak in this protective layer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may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lead to severe locali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z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ed corrosion. The use of alloying elements usually reduces the corrosion resistance com</w:t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ared to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t>highly pure magnesium</w:t>
      </w:r>
      <w:r w:rsidR="00D47EE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Atrens&lt;/Author&gt;&lt;Year&gt;2015&lt;/Year&gt;&lt;RecNum&gt;353&lt;/RecNum&gt;&lt;DisplayText&gt;[7]&lt;/DisplayText&gt;&lt;record&gt;&lt;rec-number&gt;353&lt;/rec-number&gt;&lt;foreign-keys&gt;&lt;key app="EN" db-id="2extepfx7td9xjepaez5x9wvttdr0ztxdzs5" timestamp="1540846964"&gt;353&lt;/key&gt;&lt;/foreign-keys&gt;&lt;ref-type name="Journal Article"&gt;17&lt;/ref-type&gt;&lt;contributors&gt;&lt;authors&gt;&lt;author&gt;Atrens, A.&lt;/author&gt;&lt;author&gt;Song, G. L.&lt;/author&gt;&lt;author&gt;Liu, M.&lt;/author&gt;&lt;author&gt;Shi, Z. M.&lt;/author&gt;&lt;author&gt;Cao, F. Y.&lt;/author&gt;&lt;author&gt;Dargusch, M. S.&lt;/author&gt;&lt;/authors&gt;&lt;/contributors&gt;&lt;titles&gt;&lt;title&gt;Review of Recent Developments in the Field of Magnesium Corrosion&lt;/title&gt;&lt;secondary-title&gt;Advanced Engineering Materials&lt;/secondary-title&gt;&lt;/titles&gt;&lt;periodical&gt;&lt;full-title&gt;Advanced Engineering Materials&lt;/full-title&gt;&lt;/periodical&gt;&lt;pages&gt;400-453&lt;/pages&gt;&lt;volume&gt;17&lt;/volume&gt;&lt;number&gt;4&lt;/number&gt;&lt;dates&gt;&lt;year&gt;2015&lt;/year&gt;&lt;pub-dates&gt;&lt;date&gt;Apr&lt;/date&gt;&lt;/pub-dates&gt;&lt;/dates&gt;&lt;isbn&gt;1438-1656&lt;/isbn&gt;&lt;accession-num&gt;WOS:000352574200001&lt;/accession-num&gt;&lt;urls&gt;&lt;related-urls&gt;&lt;url&gt;&amp;lt;Go to ISI&amp;gt;://WOS:000352574200001&lt;/url&gt;&lt;/related-urls&gt;&lt;/urls&gt;&lt;electronic-resource-num&gt;10.1002/adem.201400434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7" w:tooltip="Atrens, 2015 #35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7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ut t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se elements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may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>trigger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formation of sec</w:t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>ond phase precipitates which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ffectively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mpromise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 resistance due to galvanic corrosion. Thermo-mechanical and thermal treatments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re often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sed to control the amount and distribution of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y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second phase precipitates</w:t>
      </w:r>
      <w:r w:rsidR="00050F8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 </w:t>
      </w:r>
      <w:r w:rsidR="00050F8A" w:rsidRPr="007860E1">
        <w:rPr>
          <w:rFonts w:asciiTheme="majorBidi" w:hAnsiTheme="majorBidi" w:cstheme="majorBidi"/>
          <w:sz w:val="24"/>
          <w:szCs w:val="24"/>
          <w:lang w:val="en-GB"/>
        </w:rPr>
        <w:t>refine the grain structure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hich, in some situation</w:t>
      </w:r>
      <w:r w:rsidR="009E7B86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, lead</w:t>
      </w:r>
      <w:r w:rsidR="00DD771A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o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improve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ent in the </w:t>
      </w:r>
      <w:r w:rsidR="00F826D9" w:rsidRPr="007860E1">
        <w:rPr>
          <w:rFonts w:asciiTheme="majorBidi" w:hAnsiTheme="majorBidi" w:cstheme="majorBidi"/>
          <w:sz w:val="24"/>
          <w:szCs w:val="24"/>
          <w:lang w:val="en-GB"/>
        </w:rPr>
        <w:t>corrosion resistance.</w:t>
      </w:r>
      <w:r w:rsidR="00050F8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or example, hot rolling and processing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y equal-channel angular pressing (ECAP) </w:t>
      </w:r>
      <w:r w:rsidR="00050F8A" w:rsidRPr="007860E1">
        <w:rPr>
          <w:rFonts w:asciiTheme="majorBidi" w:hAnsiTheme="majorBidi" w:cstheme="majorBidi"/>
          <w:sz w:val="24"/>
          <w:szCs w:val="24"/>
          <w:lang w:val="en-GB"/>
        </w:rPr>
        <w:t>reduced the rate of degradation of an AZ31 alloy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Wang&lt;/Author&gt;&lt;Year&gt;2008&lt;/Year&gt;&lt;RecNum&gt;308&lt;/RecNum&gt;&lt;DisplayText&gt;[8]&lt;/DisplayText&gt;&lt;record&gt;&lt;rec-number&gt;308&lt;/rec-number&gt;&lt;foreign-keys&gt;&lt;key app="EN" db-id="2extepfx7td9xjepaez5x9wvttdr0ztxdzs5" timestamp="1527704649"&gt;308&lt;/key&gt;&lt;/foreign-keys&gt;&lt;ref-type name="Journal Article"&gt;17&lt;/ref-type&gt;&lt;contributors&gt;&lt;authors&gt;&lt;author&gt;Wang, H.&lt;/author&gt;&lt;author&gt;Estrin, Y.&lt;/author&gt;&lt;author&gt;Zúberová, Z.&lt;/author&gt;&lt;/authors&gt;&lt;/contributors&gt;&lt;titles&gt;&lt;title&gt;Bio-corrosion of a magnesium alloy with different processing histories&lt;/title&gt;&lt;secondary-title&gt;Materials Letters&lt;/secondary-title&gt;&lt;/titles&gt;&lt;periodical&gt;&lt;full-title&gt;Materials Letters&lt;/full-title&gt;&lt;/periodical&gt;&lt;pages&gt;2476-2479&lt;/pages&gt;&lt;volume&gt;62&lt;/volume&gt;&lt;number&gt;16&lt;/number&gt;&lt;keywords&gt;&lt;keyword&gt;Magnesium alloys&lt;/keyword&gt;&lt;keyword&gt;Biodegradable implant materials&lt;/keyword&gt;&lt;keyword&gt;Mechanical processing&lt;/keyword&gt;&lt;keyword&gt;Grain structure&lt;/keyword&gt;&lt;/keywords&gt;&lt;dates&gt;&lt;year&gt;2008&lt;/year&gt;&lt;pub-dates&gt;&lt;date&gt;2008/06/15/&lt;/date&gt;&lt;/pub-dates&gt;&lt;/dates&gt;&lt;isbn&gt;0167-577X&lt;/isbn&gt;&lt;urls&gt;&lt;related-urls&gt;&lt;url&gt;http://www.sciencedirect.com/science/article/pii/S0167577X07012542&lt;/url&gt;&lt;/related-urls&gt;&lt;/urls&gt;&lt;electronic-resource-num&gt;https://doi.org/10.1016/j.matlet.2007.12.052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8" w:tooltip="Wang, 2008 #308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8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d </w:t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A71D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decrease in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A71D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 current density with decreasing grain size </w:t>
      </w:r>
      <w:r w:rsidR="00D708FA" w:rsidRPr="007860E1">
        <w:rPr>
          <w:rFonts w:asciiTheme="majorBidi" w:hAnsiTheme="majorBidi" w:cstheme="majorBidi"/>
          <w:sz w:val="24"/>
          <w:szCs w:val="24"/>
          <w:lang w:val="en-GB"/>
        </w:rPr>
        <w:t>was</w:t>
      </w:r>
      <w:r w:rsidR="00A71D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reported in pure magnesium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Birbilis&lt;/Author&gt;&lt;Year&gt;2010&lt;/Year&gt;&lt;RecNum&gt;206&lt;/RecNum&gt;&lt;DisplayText&gt;[9]&lt;/DisplayText&gt;&lt;record&gt;&lt;rec-number&gt;206&lt;/rec-number&gt;&lt;foreign-keys&gt;&lt;key app="EN" db-id="2extepfx7td9xjepaez5x9wvttdr0ztxdzs5" timestamp="1501087284"&gt;206&lt;/key&gt;&lt;/foreign-keys&gt;&lt;ref-type name="Journal Article"&gt;17&lt;/ref-type&gt;&lt;contributors&gt;&lt;authors&gt;&lt;author&gt;Birbilis, N.&lt;/author&gt;&lt;author&gt;Ralston, K.D.&lt;/author&gt;&lt;author&gt;Virtanen, S.&lt;/author&gt;&lt;author&gt;Fraser, H.L.&lt;/author&gt;&lt;author&gt;Davies, C.H.J.  &lt;/author&gt;&lt;/authors&gt;&lt;/contributors&gt;&lt;titles&gt;&lt;title&gt;Grain character influences on corrosion of ECAPed pure magnesium&lt;/title&gt;&lt;secondary-title&gt;Corrosion Engineering, Science and Technology&lt;/secondary-title&gt;&lt;/titles&gt;&lt;periodical&gt;&lt;full-title&gt;Corrosion Engineering, Science and Technology&lt;/full-title&gt;&lt;/periodical&gt;&lt;pages&gt;224-230&lt;/pages&gt;&lt;volume&gt;45&lt;/volume&gt;&lt;dates&gt;&lt;year&gt;2010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9" w:tooltip="Birbilis, 2010 #206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9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432FC6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F349C0" w:rsidRPr="007860E1" w:rsidRDefault="00D708FA" w:rsidP="00392C4C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It is now well established that p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ocessing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rough the application of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evere plastic deformation (SPD) can effectively refine the grain structure and improv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>mechanical strength of metallic materials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Valiev&lt;/Author&gt;&lt;Year&gt;2000&lt;/Year&gt;&lt;RecNum&gt;210&lt;/RecNum&gt;&lt;DisplayText&gt;[10, 11]&lt;/DisplayText&gt;&lt;record&gt;&lt;rec-number&gt;210&lt;/rec-number&gt;&lt;foreign-keys&gt;&lt;key app="EN" db-id="2extepfx7td9xjepaez5x9wvttdr0ztxdzs5" timestamp="1501087284"&gt;210&lt;/key&gt;&lt;/foreign-keys&gt;&lt;ref-type name="Journal Article"&gt;17&lt;/ref-type&gt;&lt;contributors&gt;&lt;authors&gt;&lt;author&gt;Valiev, R. Z.&lt;/author&gt;&lt;author&gt;Islamgaliev, R. K.&lt;/author&gt;&lt;author&gt;Alexandrov, I. V.&lt;/author&gt;&lt;/authors&gt;&lt;/contributors&gt;&lt;titles&gt;&lt;title&gt;Bulk nanostructured materials from severe plastic deformation&lt;/title&gt;&lt;secondary-title&gt;Progress in Materials Science&lt;/secondary-title&gt;&lt;/titles&gt;&lt;periodical&gt;&lt;full-title&gt;Progress in Materials Science&lt;/full-title&gt;&lt;/periodical&gt;&lt;pages&gt;103-187&lt;/pages&gt;&lt;volume&gt;45&lt;/volume&gt;&lt;dates&gt;&lt;year&gt;2000&lt;/year&gt;&lt;/dates&gt;&lt;urls&gt;&lt;/urls&gt;&lt;/record&gt;&lt;/Cite&gt;&lt;Cite&gt;&lt;Author&gt;Langdon&lt;/Author&gt;&lt;Year&gt;2013&lt;/Year&gt;&lt;RecNum&gt;453&lt;/RecNum&gt;&lt;record&gt;&lt;rec-number&gt;453&lt;/rec-number&gt;&lt;foreign-keys&gt;&lt;key app="EN" db-id="s5sp2efa859xetesdpwvxtxtf90xvptexrw5" timestamp="1546701116" guid="f5e36510-661c-4bc6-a5dd-d66255ab468c"&gt;453&lt;/key&gt;&lt;/foreign-keys&gt;&lt;ref-type name="Journal Article"&gt;17&lt;/ref-type&gt;&lt;contributors&gt;&lt;authors&gt;&lt;author&gt;Langdon, Terence G.&lt;/author&gt;&lt;/authors&gt;&lt;/contributors&gt;&lt;titles&gt;&lt;title&gt;Twenty-five years of ultrafine-grained materials: Achieving exceptional properties through grain refinement&lt;/title&gt;&lt;secondary-title&gt;Acta Materialia&lt;/secondary-title&gt;&lt;/titles&gt;&lt;periodical&gt;&lt;full-title&gt;Acta Materialia&lt;/full-title&gt;&lt;/periodical&gt;&lt;pages&gt;7035-7059&lt;/pages&gt;&lt;volume&gt;61&lt;/volume&gt;&lt;keywords&gt;&lt;keyword&gt;Equal-channel angular pressing&lt;/keyword&gt;&lt;keyword&gt;High-pressure torsion&lt;/keyword&gt;&lt;keyword&gt;Homogeneity&lt;/keyword&gt;&lt;keyword&gt;Severe plastic deformation&lt;/keyword&gt;&lt;keyword&gt;Ultrafine grains&lt;/keyword&gt;&lt;/keywords&gt;&lt;dates&gt;&lt;year&gt;2013&lt;/year&gt;&lt;/dates&gt;&lt;isbn&gt;1359-6454&lt;/isbn&gt;&lt;urls&gt;&lt;/urls&gt;&lt;electronic-resource-num&gt;10.1016/j.actamat.2013.08.018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0" w:tooltip="Valiev, 2000 #21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0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11" w:tooltip="Langdon, 2013 #45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1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ut t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use of thes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SPD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echnique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not easy for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>proces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ing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magnesium and its alloy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d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e to their limited formability at room temperature. As a consequence,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t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SPD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>processing is usually c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onducted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t high temperature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o that t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grain refinement i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n less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ffective. However, high-pressure torsion (HPT)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an SPD procedure that may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e used to process these materials at low temperatures due to the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mposition of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igh hydrostatic stresses that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strict the development of any </w:t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>cracking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Figueiredo&lt;/Author&gt;&lt;RecNum&gt;539&lt;/RecNum&gt;&lt;DisplayText&gt;[12]&lt;/DisplayText&gt;&lt;record&gt;&lt;rec-number&gt;539&lt;/rec-number&gt;&lt;foreign-keys&gt;&lt;key app="EN" db-id="s5sp2efa859xetesdpwvxtxtf90xvptexrw5" timestamp="1546717247" guid="36e54e1e-3404-4083-a34b-7409e6ce8bd7"&gt;539&lt;/key&gt;&lt;/foreign-keys&gt;&lt;ref-type name="Journal Article"&gt;17&lt;/ref-type&gt;&lt;contributors&gt;&lt;authors&gt;&lt;author&gt;Figueiredo, Roberto B.&lt;/author&gt;&lt;author&gt;Langdon, Terence G.&lt;/author&gt;&lt;/authors&gt;&lt;/contributors&gt;&lt;titles&gt;&lt;title&gt;Processing Magnesium and Its Alloys by High-Pressure Torsion: An Overview&lt;/title&gt;&lt;secondary-title&gt;Advanced Engineering Materials&lt;/secondary-title&gt;&lt;/titles&gt;&lt;periodical&gt;&lt;full-title&gt;Advanced Engineering Materials&lt;/full-title&gt;&lt;/periodical&gt;&lt;pages&gt;1801039&lt;/pages&gt;&lt;dates&gt;&lt;/dates&gt;&lt;urls&gt;&lt;related-urls&gt;&lt;url&gt;https://onlinelibrary.wiley.com/doi/abs/10.1002/adem.201801039&lt;/url&gt;&lt;/related-urls&gt;&lt;/urls&gt;&lt;electronic-resource-num&gt;doi:10.1002/adem.201801039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2" w:tooltip="Figueiredo,  #539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2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F349C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is technique has been used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>for the processing of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pure magnesium and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numerous 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gnesium alloys </w:t>
      </w:r>
      <w:r w:rsidR="004878B4" w:rsidRPr="007860E1">
        <w:rPr>
          <w:rFonts w:asciiTheme="majorBidi" w:hAnsiTheme="majorBidi" w:cstheme="majorBidi"/>
          <w:sz w:val="24"/>
          <w:szCs w:val="24"/>
          <w:lang w:val="en-GB"/>
        </w:rPr>
        <w:t>and generally it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produces 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rain sizes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are 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maller than 1 µm. The mechanical strength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>improve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d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ignificantly in all alloys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t room temperature </w:t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d there is an exceptional increase in ductility in pure magnesium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Figueiredo&lt;/Author&gt;&lt;Year&gt;2017&lt;/Year&gt;&lt;RecNum&gt;118&lt;/RecNum&gt;&lt;DisplayText&gt;[13]&lt;/DisplayText&gt;&lt;record&gt;&lt;rec-number&gt;118&lt;/rec-number&gt;&lt;foreign-keys&gt;&lt;key app="EN" db-id="2extepfx7td9xjepaez5x9wvttdr0ztxdzs5" timestamp="1499885759"&gt;118&lt;/key&gt;&lt;/foreign-keys&gt;&lt;ref-type name="Journal Article"&gt;17&lt;/ref-type&gt;&lt;contributors&gt;&lt;authors&gt;&lt;author&gt;Figueiredo, R. B.&lt;/author&gt;&lt;author&gt;Sabbaghianrad, S.&lt;/author&gt;&lt;author&gt;Giwa, A.&lt;/author&gt;&lt;author&gt;Greer, J. R.&lt;/author&gt;&lt;author&gt;Langdon, T. G.&lt;/author&gt;&lt;/authors&gt;&lt;/contributors&gt;&lt;titles&gt;&lt;title&gt;Evidence for exceptional low temperature ductility in polycrystalline magnesium processed by severe plastic deformation&lt;/title&gt;&lt;secondary-title&gt;Acta Materialia&lt;/secondary-title&gt;&lt;/titles&gt;&lt;periodical&gt;&lt;full-title&gt;Acta Materialia&lt;/full-title&gt;&lt;/periodical&gt;&lt;pages&gt;322-331&lt;/pages&gt;&lt;volume&gt;122&lt;/volume&gt;&lt;dates&gt;&lt;year&gt;2017&lt;/year&gt;&lt;pub-dates&gt;&lt;date&gt;Jan&lt;/date&gt;&lt;/pub-dates&gt;&lt;/dates&gt;&lt;isbn&gt;1359-6454&lt;/isbn&gt;&lt;accession-num&gt;WOS:000389556300030&lt;/accession-num&gt;&lt;urls&gt;&lt;related-urls&gt;&lt;url&gt;&amp;lt;Go to ISI&amp;gt;://WOS:000389556300030&lt;/url&gt;&lt;/related-urls&gt;&lt;/urls&gt;&lt;electronic-resource-num&gt;10.1016/j.actamat.2016.09.054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3" w:tooltip="Figueiredo, 2017 #118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3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9C4A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60151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dditionally, </w:t>
      </w:r>
      <w:r w:rsidR="00C267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 are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>report</w:t>
      </w:r>
      <w:r w:rsidR="00392C4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 of improved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 resistance </w:t>
      </w:r>
      <w:r w:rsidR="00392C4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pure magnesium processed by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>HPT</w:t>
      </w:r>
      <w:r w:rsidR="00392C4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[14,15].</w:t>
      </w:r>
    </w:p>
    <w:p w:rsidR="007F26D0" w:rsidRPr="007860E1" w:rsidRDefault="00392C4C" w:rsidP="00392C4C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>An earlier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port documented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the effect of HPT processing on the structure, hardness and corrosion in 3.5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m/v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% NaCl of commercial purity magnesium (CP-Mg) and AZ31, AZ91 and ZK60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gnesium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s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ilva&lt;/Author&gt;&lt;RecNum&gt;367&lt;/RecNum&gt;&lt;DisplayText&gt;[14]&lt;/DisplayText&gt;&lt;record&gt;&lt;rec-number&gt;367&lt;/rec-number&gt;&lt;foreign-keys&gt;&lt;key app="EN" db-id="2extepfx7td9xjepaez5x9wvttdr0ztxdzs5" timestamp="1545944736"&gt;367&lt;/key&gt;&lt;/foreign-keys&gt;&lt;ref-type name="Journal Article"&gt;17&lt;/ref-type&gt;&lt;contributors&gt;&lt;authors&gt;&lt;author&gt;Silva, C. L. P.&lt;/author&gt;&lt;author&gt;Soares, R. B.&lt;/author&gt;&lt;author&gt;Pereira, P. H. R.&lt;/author&gt;&lt;author&gt;Figueiredo, R. B.&lt;/author&gt;&lt;author&gt;Lins, V. F. C.&lt;/author&gt;&lt;author&gt;Langdon, T. G.&lt;/author&gt;&lt;/authors&gt;&lt;/contributors&gt;&lt;titles&gt;&lt;title&gt;The Effect of High-Pressure Torsion on Microstructure, Hardness and Corrosion Behavior for Pure Magnesium and Different Magnesium Alloys&lt;/title&gt;&lt;secondary-title&gt;Advanced Engineering Materials&lt;/secondary-title&gt;&lt;/titles&gt;&lt;periodical&gt;&lt;full-title&gt;Advanced Engineering Materials&lt;/full-title&gt;&lt;/periodical&gt;&lt;volume&gt;In press&lt;/volume&gt;&lt;dates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4" w:tooltip="Silva,  #36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4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The results showed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ultrafine grains (&lt;1 µm)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we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re produced in all materials and hardnes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values of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&gt;100 kgf.mm</w:t>
      </w:r>
      <w:r w:rsidR="000405DD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-2</w:t>
      </w:r>
      <w:r w:rsidR="00EE3A55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we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 observed in the alloys. Polarization and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electrochemical impedance spectroscopy (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EIS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est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revealed no si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gnificant changes in behavio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in these </w:t>
      </w:r>
      <w:r w:rsidR="002B6004" w:rsidRPr="007860E1">
        <w:rPr>
          <w:rFonts w:asciiTheme="majorBidi" w:hAnsiTheme="majorBidi" w:cstheme="majorBidi"/>
          <w:sz w:val="24"/>
          <w:szCs w:val="24"/>
          <w:lang w:val="en-GB"/>
        </w:rPr>
        <w:t>metals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fter processing by HPT.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Based on these earlier data, the present research was undertaken to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>examine and compare the corrosion behavio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of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th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ame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ur 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>materials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(CP-Mg</w:t>
      </w:r>
      <w:r w:rsidR="000405D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>AZ31, AZ91 and ZK60) in Hank´s solut</w:t>
      </w:r>
      <w:r w:rsidR="00B358C7" w:rsidRPr="007860E1">
        <w:rPr>
          <w:rFonts w:asciiTheme="majorBidi" w:hAnsiTheme="majorBidi" w:cstheme="majorBidi"/>
          <w:sz w:val="24"/>
          <w:szCs w:val="24"/>
          <w:lang w:val="en-GB"/>
        </w:rPr>
        <w:t>ion before and after HPT proces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ing a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so to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vid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ome</w:t>
      </w:r>
      <w:r w:rsidR="00EE3A5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formation on </w:t>
      </w:r>
      <w:r w:rsidR="0012571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ytotoxicity. </w:t>
      </w:r>
    </w:p>
    <w:p w:rsidR="0012571A" w:rsidRPr="007860E1" w:rsidRDefault="0012571A" w:rsidP="00FE22AE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 xml:space="preserve">2. Experimental </w:t>
      </w:r>
      <w:r w:rsidR="00392C4C" w:rsidRPr="007860E1">
        <w:rPr>
          <w:rFonts w:asciiTheme="majorBidi" w:hAnsiTheme="majorBidi" w:cstheme="majorBidi"/>
          <w:b/>
          <w:sz w:val="24"/>
          <w:szCs w:val="24"/>
          <w:lang w:val="en-GB"/>
        </w:rPr>
        <w:t xml:space="preserve">materials and </w:t>
      </w: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>procedure</w:t>
      </w:r>
      <w:r w:rsidR="00392C4C" w:rsidRPr="007860E1">
        <w:rPr>
          <w:rFonts w:asciiTheme="majorBidi" w:hAnsiTheme="majorBidi" w:cstheme="majorBidi"/>
          <w:b/>
          <w:sz w:val="24"/>
          <w:szCs w:val="24"/>
          <w:lang w:val="en-GB"/>
        </w:rPr>
        <w:t>s</w:t>
      </w:r>
    </w:p>
    <w:p w:rsidR="005A60AC" w:rsidRPr="007860E1" w:rsidRDefault="005A60AC" w:rsidP="00D97842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Commercial purity magnesium (CP-Mg) and the AZ91 alloy were received as cast slabs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AZ31 and ZK60 alloys were received as extruded rods.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AZ91 alloy was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>olution treat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ed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t 693 K for 24 h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>water quenched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. For all materials, d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cs of 10 mm diameter and 0.85 mm thickness were prepared and processed by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PT at room temperature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sing a quasi-constrained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facility</w:t>
      </w:r>
      <w:r w:rsidR="00496C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GaWd1ZWlyZWRvPC9BdXRob3I+PFllYXI+MjAxMTwvWWVh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</w:fldData>
        </w:fldCha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GaWd1ZWlyZWRvPC9BdXRob3I+PFllYXI+MjAxMTwvWWVh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</w:fldData>
        </w:fldCha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.DATA 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5" w:tooltip="Figueiredo, 2011 #5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5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16" w:tooltip="Figueiredo, 2012 #4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6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ith a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nominal pressure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of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6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2B600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0 </w:t>
      </w:r>
      <w:proofErr w:type="spellStart"/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>GPa</w:t>
      </w:r>
      <w:proofErr w:type="spellEnd"/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otation rate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of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2 rpm and with negligible deformation heating.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earlier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>experiments</w:t>
      </w:r>
      <w:r w:rsidR="00D47EE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ilva&lt;/Author&gt;&lt;RecNum&gt;367&lt;/RecNum&gt;&lt;DisplayText&gt;[14]&lt;/DisplayText&gt;&lt;record&gt;&lt;rec-number&gt;367&lt;/rec-number&gt;&lt;foreign-keys&gt;&lt;key app="EN" db-id="2extepfx7td9xjepaez5x9wvttdr0ztxdzs5" timestamp="1545944736"&gt;367&lt;/key&gt;&lt;/foreign-keys&gt;&lt;ref-type name="Journal Article"&gt;17&lt;/ref-type&gt;&lt;contributors&gt;&lt;authors&gt;&lt;author&gt;Silva, C. L. P.&lt;/author&gt;&lt;author&gt;Soares, R. B.&lt;/author&gt;&lt;author&gt;Pereira, P. H. R.&lt;/author&gt;&lt;author&gt;Figueiredo, R. B.&lt;/author&gt;&lt;author&gt;Lins, V. F. C.&lt;/author&gt;&lt;author&gt;Langdon, T. G.&lt;/author&gt;&lt;/authors&gt;&lt;/contributors&gt;&lt;titles&gt;&lt;title&gt;The Effect of High-Pressure Torsion on Microstructure, Hardness and Corrosion Behavior for Pure Magnesium and Different Magnesium Alloys&lt;/title&gt;&lt;secondary-title&gt;Advanced Engineering Materials&lt;/secondary-title&gt;&lt;/titles&gt;&lt;periodical&gt;&lt;full-title&gt;Advanced Engineering Materials&lt;/full-title&gt;&lt;/periodical&gt;&lt;volume&gt;In press&lt;/volume&gt;&lt;dates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4" w:tooltip="Silva,  #36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4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howed that the average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itial 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rain size, </w:t>
      </w:r>
      <w:r w:rsidR="00E07860" w:rsidRPr="007860E1">
        <w:rPr>
          <w:rFonts w:asciiTheme="majorBidi" w:hAnsiTheme="majorBidi" w:cstheme="majorBidi"/>
          <w:i/>
          <w:sz w:val="24"/>
          <w:szCs w:val="24"/>
          <w:lang w:val="en-GB"/>
        </w:rPr>
        <w:t>d</w:t>
      </w:r>
      <w:r w:rsidR="00E07860" w:rsidRPr="007860E1">
        <w:rPr>
          <w:rFonts w:asciiTheme="majorBidi" w:hAnsiTheme="majorBidi" w:cstheme="majorBidi"/>
          <w:sz w:val="24"/>
          <w:szCs w:val="24"/>
          <w:lang w:val="en-GB"/>
        </w:rPr>
        <w:t>, was very coarse in the as-cast CP-Mg (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1000 µm) and in the solution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treated AZ91 alloy (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110 µm)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ut it was reasonably 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refined in the extruded AZ31 (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16 µm) and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ZK60 (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2.9 µm) alloys. Processing by HPT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gave si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nificant grain refinement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th 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average grain size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496C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of 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0.51 µm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 CP-Mg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>0.13 µm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 AZ31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0.10 µm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AZ91 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fter 10 turns of HPT and </w:t>
      </w:r>
      <w:r w:rsidR="00D97842" w:rsidRPr="007860E1">
        <w:rPr>
          <w:rFonts w:asciiTheme="majorBidi" w:hAnsiTheme="majorBidi" w:cstheme="majorBidi"/>
          <w:sz w:val="24"/>
          <w:szCs w:val="24"/>
          <w:lang w:val="en-GB"/>
        </w:rPr>
        <w:t>~</w:t>
      </w:r>
      <w:r w:rsidR="002925C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0.16 µm in ZK60 after 5 turns of HPT. </w:t>
      </w:r>
    </w:p>
    <w:p w:rsidR="00AA6276" w:rsidRPr="007860E1" w:rsidRDefault="00D97842" w:rsidP="00E761D4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AA627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mple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were prepared </w:t>
      </w:r>
      <w:r w:rsidR="00AA6276" w:rsidRPr="007860E1">
        <w:rPr>
          <w:rFonts w:asciiTheme="majorBidi" w:hAnsiTheme="majorBidi" w:cstheme="majorBidi"/>
          <w:sz w:val="24"/>
          <w:szCs w:val="24"/>
          <w:lang w:val="en-GB"/>
        </w:rPr>
        <w:t>for corrosion test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ing</w:t>
      </w:r>
      <w:r w:rsidR="00AA627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rom materials before and after HPT processing by grinding </w:t>
      </w:r>
      <w:r w:rsidR="002B600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B870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isc </w:t>
      </w:r>
      <w:r w:rsidR="00AA6276" w:rsidRPr="007860E1">
        <w:rPr>
          <w:rFonts w:asciiTheme="majorBidi" w:hAnsiTheme="majorBidi" w:cstheme="majorBidi"/>
          <w:sz w:val="24"/>
          <w:szCs w:val="24"/>
          <w:lang w:val="en-GB"/>
        </w:rPr>
        <w:t>surfac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 on</w:t>
      </w:r>
      <w:r w:rsidR="00AA627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#4000 abrasive paper</w:t>
      </w:r>
      <w:r w:rsidR="00B870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conducting the tests in </w:t>
      </w:r>
      <w:r w:rsidR="00E37C6D"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Hank´s solution </w:t>
      </w:r>
      <w:r w:rsidR="00B870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sing the </w:t>
      </w:r>
      <w:r w:rsidR="00E37C6D" w:rsidRPr="007860E1">
        <w:rPr>
          <w:rFonts w:asciiTheme="majorBidi" w:hAnsiTheme="majorBidi" w:cstheme="majorBidi"/>
          <w:sz w:val="24"/>
          <w:szCs w:val="24"/>
          <w:lang w:val="en-GB"/>
        </w:rPr>
        <w:t>composition given in Table 1.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 </w:t>
      </w:r>
      <w:proofErr w:type="spellStart"/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>potentiostat</w:t>
      </w:r>
      <w:proofErr w:type="spellEnd"/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(</w:t>
      </w:r>
      <w:proofErr w:type="spellStart"/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>Autolab</w:t>
      </w:r>
      <w:proofErr w:type="spellEnd"/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PGSTAT 100N) with 3 electrodes (Ag/AgCl as reference, platinum</w:t>
      </w:r>
      <w:r w:rsidR="00496C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s counter electrode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496C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etal 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>sample</w:t>
      </w:r>
      <w:r w:rsidR="00496C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s the working electrode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) was used for the electrochemical tests. The </w:t>
      </w:r>
      <w:r w:rsidR="002B6004" w:rsidRPr="007860E1">
        <w:rPr>
          <w:rFonts w:asciiTheme="majorBidi" w:hAnsiTheme="majorBidi" w:cstheme="majorBidi"/>
          <w:sz w:val="24"/>
          <w:szCs w:val="24"/>
          <w:lang w:val="en-GB"/>
        </w:rPr>
        <w:t>specimens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ere immersed in solution for at least 600 s before starting each test in order to stabilize the potential. The scan rate </w:t>
      </w:r>
      <w:r w:rsidR="003D5C5D" w:rsidRPr="007860E1">
        <w:rPr>
          <w:rFonts w:asciiTheme="majorBidi" w:hAnsiTheme="majorBidi" w:cstheme="majorBidi"/>
          <w:sz w:val="24"/>
          <w:szCs w:val="24"/>
          <w:lang w:val="en-GB"/>
        </w:rPr>
        <w:t>in the polarization tests was 1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mV s</w:t>
      </w:r>
      <w:r w:rsidR="00987B97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-1</w:t>
      </w:r>
      <w:r w:rsidR="00987B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e amplitude in the impedance spectroscopy test was 10 mV in relation to the open circuit potential. Hydrogen evolution tests were used to estimate the mass-loss rate. The samples were immersed in Hank´s solution and held in suspension by a cotton thread. A funnel directed the hydrogen gas bubbles which were collected using an inverted burette </w:t>
      </w:r>
      <w:r w:rsidR="00587FB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 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>facilitate</w:t>
      </w:r>
      <w:r w:rsidR="00587FB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racking the gas volume evolution. The samples were photographed using a digital camera and a stereo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587FBF" w:rsidRPr="007860E1">
        <w:rPr>
          <w:rFonts w:asciiTheme="majorBidi" w:hAnsiTheme="majorBidi" w:cstheme="majorBidi"/>
          <w:sz w:val="24"/>
          <w:szCs w:val="24"/>
          <w:lang w:val="en-GB"/>
        </w:rPr>
        <w:t>microscope after 7, 1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4, 21 and 28 days of immersion in order to evaluate 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croscopic corrosion features. Scanning electron microscopy 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(SEM) 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d </w:t>
      </w:r>
      <w:r w:rsidR="00B07E0C" w:rsidRPr="007860E1">
        <w:rPr>
          <w:rFonts w:asciiTheme="majorBidi" w:hAnsiTheme="majorBidi" w:cstheme="majorBidi"/>
          <w:sz w:val="24"/>
          <w:szCs w:val="24"/>
          <w:lang w:val="en-GB"/>
        </w:rPr>
        <w:t>energy-dispersive X-ray spectroscopy (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>E</w:t>
      </w:r>
      <w:r w:rsidR="00B07E0C" w:rsidRPr="007860E1">
        <w:rPr>
          <w:rFonts w:asciiTheme="majorBidi" w:hAnsiTheme="majorBidi" w:cstheme="majorBidi"/>
          <w:sz w:val="24"/>
          <w:szCs w:val="24"/>
          <w:lang w:val="en-GB"/>
        </w:rPr>
        <w:t>D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B07E0C" w:rsidRPr="007860E1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ere used to examine microscopic features on the corroded surface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fter polarization and impedance test</w:t>
      </w:r>
      <w:r w:rsidR="00E761D4" w:rsidRPr="007860E1">
        <w:rPr>
          <w:rFonts w:asciiTheme="majorBidi" w:hAnsiTheme="majorBidi" w:cstheme="majorBidi"/>
          <w:sz w:val="24"/>
          <w:szCs w:val="24"/>
          <w:lang w:val="en-GB"/>
        </w:rPr>
        <w:t>ing</w:t>
      </w:r>
      <w:r w:rsidR="00C0062F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7E4D50" w:rsidRPr="007860E1" w:rsidRDefault="00C0062F" w:rsidP="008432F6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cytotoxicity of the different alloys was estimated using 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8A637F" w:rsidRPr="007860E1">
        <w:rPr>
          <w:rFonts w:asciiTheme="majorBidi" w:hAnsiTheme="majorBidi" w:cstheme="majorBidi"/>
          <w:sz w:val="24"/>
          <w:szCs w:val="24"/>
        </w:rPr>
        <w:t>3-(4,5-dimethylthiazolyl-2)-2,5-diphenyltetrazolium bromide (MTT) test and LIVE/DEAD Viability/Cytotoxicity Kit (Molecular Probes, Eugene, OR, USA)</w:t>
      </w:r>
      <w:r w:rsidR="007E34CE" w:rsidRPr="007860E1">
        <w:rPr>
          <w:rFonts w:asciiTheme="majorBidi" w:hAnsiTheme="majorBidi" w:cstheme="majorBidi"/>
          <w:sz w:val="24"/>
          <w:szCs w:val="24"/>
        </w:rPr>
        <w:t>; t</w:t>
      </w:r>
      <w:r w:rsidR="009B3B4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</w:t>
      </w:r>
      <w:r w:rsidR="00BF0DDF" w:rsidRPr="007860E1">
        <w:rPr>
          <w:rFonts w:asciiTheme="majorBidi" w:hAnsiTheme="majorBidi" w:cstheme="majorBidi"/>
          <w:sz w:val="24"/>
          <w:szCs w:val="24"/>
          <w:lang w:val="en-GB"/>
        </w:rPr>
        <w:t>experimental procedure was described in detail in a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n earlier report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ilva&lt;/Author&gt;&lt;Year&gt;2017&lt;/Year&gt;&lt;RecNum&gt;2&lt;/RecNum&gt;&lt;DisplayText&gt;[17]&lt;/DisplayText&gt;&lt;record&gt;&lt;rec-number&gt;2&lt;/rec-number&gt;&lt;foreign-keys&gt;&lt;key app="EN" db-id="2extepfx7td9xjepaez5x9wvttdr0ztxdzs5" timestamp="1493662989"&gt;2&lt;/key&gt;&lt;/foreign-keys&gt;&lt;ref-type name="Journal Article"&gt;17&lt;/ref-type&gt;&lt;contributors&gt;&lt;authors&gt;&lt;author&gt;Silva, C. L. P.&lt;/author&gt;&lt;author&gt;Oliveira, A. C.&lt;/author&gt;&lt;author&gt;Costa, C. G. F.&lt;/author&gt;&lt;author&gt;Figueiredo, R. B.&lt;/author&gt;&lt;author&gt;de Fátima Leite, M.&lt;/author&gt;&lt;author&gt;Pereira, M. M.&lt;/author&gt;&lt;author&gt;Lins, V. F. C.&lt;/author&gt;&lt;author&gt;Langdon, T. G.&lt;/author&gt;&lt;/authors&gt;&lt;/contributors&gt;&lt;titles&gt;&lt;title&gt;Effect of severe plastic deformation on the biocompatibility and corrosion rate of pure magnesium&lt;/title&gt;&lt;secondary-title&gt;Journal of Materials Science&lt;/secondary-title&gt;&lt;/titles&gt;&lt;periodical&gt;&lt;full-title&gt;Journal of Materials Science&lt;/full-title&gt;&lt;/periodical&gt;&lt;pages&gt;5992-6003&lt;/pages&gt;&lt;volume&gt;52&lt;/volume&gt;&lt;number&gt;10&lt;/number&gt;&lt;dates&gt;&lt;year&gt;2017&lt;/year&gt;&lt;/dates&gt;&lt;work-type&gt;Article&lt;/work-type&gt;&lt;urls&gt;&lt;related-urls&gt;&lt;url&gt;https://www.scopus.com/inward/record.uri?eid=2-s2.0-85011268746&amp;amp;doi=10.1007%2fs10853-017-0835-x&amp;amp;partnerID=40&amp;amp;md5=789035997c0b42e545c1f5f0570af419&lt;/url&gt;&lt;/related-urls&gt;&lt;/urls&gt;&lt;electronic-resource-num&gt;10.1007/s10853-017-0835-x&lt;/electronic-resource-num&gt;&lt;remote-database-name&gt;Scopus&lt;/remote-database-name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7" w:tooltip="Silva, 2017 #2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7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BF0DD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>B</w:t>
      </w:r>
      <w:r w:rsidR="00BF0DDF" w:rsidRPr="007860E1">
        <w:rPr>
          <w:rFonts w:asciiTheme="majorBidi" w:hAnsiTheme="majorBidi" w:cstheme="majorBidi"/>
          <w:sz w:val="24"/>
          <w:szCs w:val="24"/>
          <w:lang w:val="en-GB"/>
        </w:rPr>
        <w:t>rief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>ly</w:t>
      </w:r>
      <w:r w:rsidR="00BF0DD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B1152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uman osteosarcoma cell line (SAOS-2) from the Rio de Janeiro Cell Bank (BCRJ, Brazil) was used in the experiments. </w:t>
      </w:r>
      <w:r w:rsidR="00704A00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>The cells were maintained in a controlled 5% CO</w:t>
      </w:r>
      <w:r w:rsidR="005F63E9" w:rsidRPr="007860E1">
        <w:rPr>
          <w:rFonts w:asciiTheme="majorBidi" w:eastAsia="Times New Roman" w:hAnsiTheme="majorBidi" w:cstheme="majorBidi"/>
          <w:sz w:val="24"/>
          <w:szCs w:val="24"/>
          <w:vertAlign w:val="subscript"/>
          <w:lang w:eastAsia="pt-BR"/>
        </w:rPr>
        <w:t>2</w:t>
      </w:r>
      <w:r w:rsidR="00704A00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95% humidity incubator at 37 °C with </w:t>
      </w:r>
      <w:r w:rsidR="005F63E9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a </w:t>
      </w:r>
      <w:r w:rsidR="00704A00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culture medium constituted by basal </w:t>
      </w:r>
      <w:r w:rsidR="00704A00" w:rsidRPr="007860E1">
        <w:rPr>
          <w:rFonts w:asciiTheme="majorBidi" w:hAnsiTheme="majorBidi" w:cstheme="majorBidi"/>
          <w:sz w:val="24"/>
          <w:szCs w:val="24"/>
        </w:rPr>
        <w:t xml:space="preserve">Dulbecco’s modified Eagle’s medium (DMEM), 10% fetal bovine serum (FBS) and 1% antibiotic-antimycotic. The cells were kept with </w:t>
      </w:r>
      <w:r w:rsidR="005F63E9" w:rsidRPr="007860E1">
        <w:rPr>
          <w:rFonts w:asciiTheme="majorBidi" w:hAnsiTheme="majorBidi" w:cstheme="majorBidi"/>
          <w:sz w:val="24"/>
          <w:szCs w:val="24"/>
        </w:rPr>
        <w:t xml:space="preserve">a </w:t>
      </w:r>
      <w:r w:rsidR="00704A00" w:rsidRPr="007860E1">
        <w:rPr>
          <w:rFonts w:asciiTheme="majorBidi" w:hAnsiTheme="majorBidi" w:cstheme="majorBidi"/>
          <w:sz w:val="24"/>
          <w:szCs w:val="24"/>
        </w:rPr>
        <w:t xml:space="preserve">culture medium for </w:t>
      </w:r>
      <w:r w:rsidR="005F63E9" w:rsidRPr="007860E1">
        <w:rPr>
          <w:rFonts w:asciiTheme="majorBidi" w:hAnsiTheme="majorBidi" w:cstheme="majorBidi"/>
          <w:sz w:val="24"/>
          <w:szCs w:val="24"/>
        </w:rPr>
        <w:t xml:space="preserve">a </w:t>
      </w:r>
      <w:r w:rsidR="00704A00" w:rsidRPr="007860E1">
        <w:rPr>
          <w:rFonts w:asciiTheme="majorBidi" w:hAnsiTheme="majorBidi" w:cstheme="majorBidi"/>
          <w:sz w:val="24"/>
          <w:szCs w:val="24"/>
        </w:rPr>
        <w:t xml:space="preserve">negative control </w:t>
      </w:r>
      <w:proofErr w:type="spellStart"/>
      <w:r w:rsidR="00704A00" w:rsidRPr="007860E1">
        <w:rPr>
          <w:rFonts w:asciiTheme="majorBidi" w:hAnsiTheme="majorBidi" w:cstheme="majorBidi"/>
          <w:sz w:val="24"/>
          <w:szCs w:val="24"/>
        </w:rPr>
        <w:t>group</w:t>
      </w:r>
      <w:r w:rsidR="005F63E9" w:rsidRPr="007860E1">
        <w:rPr>
          <w:rFonts w:asciiTheme="majorBidi" w:hAnsiTheme="majorBidi" w:cstheme="majorBidi"/>
          <w:sz w:val="24"/>
          <w:szCs w:val="24"/>
        </w:rPr>
        <w:t>and</w:t>
      </w:r>
      <w:proofErr w:type="spellEnd"/>
      <w:r w:rsidR="005F63E9" w:rsidRPr="007860E1">
        <w:rPr>
          <w:rFonts w:asciiTheme="majorBidi" w:hAnsiTheme="majorBidi" w:cstheme="majorBidi"/>
          <w:sz w:val="24"/>
          <w:szCs w:val="24"/>
        </w:rPr>
        <w:t xml:space="preserve"> </w:t>
      </w:r>
      <w:r w:rsidR="00704A00" w:rsidRPr="007860E1">
        <w:rPr>
          <w:rFonts w:asciiTheme="majorBidi" w:hAnsiTheme="majorBidi" w:cstheme="majorBidi"/>
          <w:sz w:val="24"/>
          <w:szCs w:val="24"/>
        </w:rPr>
        <w:t xml:space="preserve">cells were treated with 1% triton-X 100 in </w:t>
      </w:r>
      <w:r w:rsidR="005F63E9" w:rsidRPr="007860E1">
        <w:rPr>
          <w:rFonts w:asciiTheme="majorBidi" w:hAnsiTheme="majorBidi" w:cstheme="majorBidi"/>
          <w:sz w:val="24"/>
          <w:szCs w:val="24"/>
        </w:rPr>
        <w:t xml:space="preserve">a </w:t>
      </w:r>
      <w:r w:rsidR="00704A00" w:rsidRPr="007860E1">
        <w:rPr>
          <w:rFonts w:asciiTheme="majorBidi" w:hAnsiTheme="majorBidi" w:cstheme="majorBidi"/>
          <w:sz w:val="24"/>
          <w:szCs w:val="24"/>
        </w:rPr>
        <w:t xml:space="preserve">culture medium for </w:t>
      </w:r>
      <w:r w:rsidR="005F63E9" w:rsidRPr="007860E1">
        <w:rPr>
          <w:rFonts w:asciiTheme="majorBidi" w:hAnsiTheme="majorBidi" w:cstheme="majorBidi"/>
          <w:sz w:val="24"/>
          <w:szCs w:val="24"/>
        </w:rPr>
        <w:t xml:space="preserve">a </w:t>
      </w:r>
      <w:r w:rsidR="00704A00" w:rsidRPr="007860E1">
        <w:rPr>
          <w:rFonts w:asciiTheme="majorBidi" w:hAnsiTheme="majorBidi" w:cstheme="majorBidi"/>
          <w:sz w:val="24"/>
          <w:szCs w:val="24"/>
        </w:rPr>
        <w:t>positive control group.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>For the MTT test</w:t>
      </w:r>
      <w:r w:rsidR="005F63E9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3×10</w:t>
      </w:r>
      <w:r w:rsidR="00986A1F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4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ells mL</w:t>
      </w:r>
      <w:r w:rsidR="00986A1F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-1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ere seeded in </w:t>
      </w:r>
      <w:r w:rsidR="009C0A94" w:rsidRPr="007860E1">
        <w:rPr>
          <w:rFonts w:asciiTheme="majorBidi" w:hAnsiTheme="majorBidi" w:cstheme="majorBidi"/>
          <w:sz w:val="24"/>
          <w:szCs w:val="24"/>
        </w:rPr>
        <w:t xml:space="preserve">a 24-well plate with </w:t>
      </w:r>
      <w:r w:rsidR="00B1277B" w:rsidRPr="007860E1">
        <w:rPr>
          <w:rFonts w:asciiTheme="majorBidi" w:hAnsiTheme="majorBidi" w:cstheme="majorBidi"/>
          <w:sz w:val="24"/>
          <w:szCs w:val="24"/>
        </w:rPr>
        <w:t>supplemented DMEM</w:t>
      </w:r>
      <w:r w:rsidR="008432F6" w:rsidRPr="007860E1">
        <w:rPr>
          <w:rFonts w:asciiTheme="majorBidi" w:hAnsiTheme="majorBidi" w:cstheme="majorBidi"/>
          <w:sz w:val="24"/>
          <w:szCs w:val="24"/>
        </w:rPr>
        <w:t xml:space="preserve"> and t</w:t>
      </w:r>
      <w:r w:rsidR="009C0A94" w:rsidRPr="007860E1">
        <w:rPr>
          <w:rFonts w:asciiTheme="majorBidi" w:hAnsiTheme="majorBidi" w:cstheme="majorBidi"/>
          <w:sz w:val="24"/>
          <w:szCs w:val="24"/>
        </w:rPr>
        <w:t xml:space="preserve">he well was </w:t>
      </w:r>
      <w:r w:rsidR="008432F6" w:rsidRPr="007860E1">
        <w:rPr>
          <w:rFonts w:asciiTheme="majorBidi" w:hAnsiTheme="majorBidi" w:cstheme="majorBidi"/>
          <w:sz w:val="24"/>
          <w:szCs w:val="24"/>
        </w:rPr>
        <w:lastRenderedPageBreak/>
        <w:t>maintained</w:t>
      </w:r>
      <w:r w:rsidR="009C0A94" w:rsidRPr="007860E1">
        <w:rPr>
          <w:rFonts w:asciiTheme="majorBidi" w:hAnsiTheme="majorBidi" w:cstheme="majorBidi"/>
          <w:sz w:val="24"/>
          <w:szCs w:val="24"/>
        </w:rPr>
        <w:t xml:space="preserve"> under controlled conditions for 24 h and then exposed to the materials for 24 h. 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>After exposure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material was removed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210 µL of fresh medium and 170 µL of MTT solution (5 mg mL</w:t>
      </w:r>
      <w:r w:rsidR="00986A1F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-1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) were added and the cells were incubated 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r </w:t>
      </w:r>
      <w:r w:rsidR="00986A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4 h. Finally, 170 µL of SDS solution/4% HCl was placed and incubated for 12 h and the absorbance at 595 nm was quantified. 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ree measurements were carried out for each sample and the results were 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n 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>expressed as a fraction of the cell function.</w:t>
      </w:r>
      <w:r w:rsidR="00496C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>M</w:t>
      </w:r>
      <w:proofErr w:type="spellStart"/>
      <w:r w:rsidR="009C0A94" w:rsidRPr="007860E1">
        <w:rPr>
          <w:rFonts w:asciiTheme="majorBidi" w:hAnsiTheme="majorBidi" w:cstheme="majorBidi"/>
          <w:sz w:val="24"/>
          <w:szCs w:val="24"/>
        </w:rPr>
        <w:t>easurements</w:t>
      </w:r>
      <w:proofErr w:type="spellEnd"/>
      <w:r w:rsidR="009C0A94" w:rsidRPr="007860E1">
        <w:rPr>
          <w:rFonts w:asciiTheme="majorBidi" w:hAnsiTheme="majorBidi" w:cstheme="majorBidi"/>
          <w:sz w:val="24"/>
          <w:szCs w:val="24"/>
        </w:rPr>
        <w:t xml:space="preserve"> of the negative control group (functional cells) w</w:t>
      </w:r>
      <w:r w:rsidR="008432F6" w:rsidRPr="007860E1">
        <w:rPr>
          <w:rFonts w:asciiTheme="majorBidi" w:hAnsiTheme="majorBidi" w:cstheme="majorBidi"/>
          <w:sz w:val="24"/>
          <w:szCs w:val="24"/>
        </w:rPr>
        <w:t>ere</w:t>
      </w:r>
      <w:r w:rsidR="009C0A94" w:rsidRPr="007860E1">
        <w:rPr>
          <w:rFonts w:asciiTheme="majorBidi" w:hAnsiTheme="majorBidi" w:cstheme="majorBidi"/>
          <w:sz w:val="24"/>
          <w:szCs w:val="24"/>
        </w:rPr>
        <w:t xml:space="preserve"> considered 100%.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>For the LIVE / DEAD assay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6 × 10</w:t>
      </w:r>
      <w:r w:rsidR="007E4D50" w:rsidRPr="007860E1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4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ells were seeded on glass </w:t>
      </w:r>
      <w:r w:rsidR="00B1277B" w:rsidRPr="007860E1">
        <w:rPr>
          <w:rFonts w:asciiTheme="majorBidi" w:hAnsiTheme="majorBidi" w:cstheme="majorBidi"/>
          <w:sz w:val="24"/>
          <w:szCs w:val="24"/>
        </w:rPr>
        <w:t>coverslips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th 2 mL </w:t>
      </w:r>
      <w:r w:rsidR="00B1277B" w:rsidRPr="007860E1">
        <w:rPr>
          <w:rFonts w:asciiTheme="majorBidi" w:hAnsiTheme="majorBidi" w:cstheme="majorBidi"/>
          <w:sz w:val="24"/>
          <w:szCs w:val="24"/>
        </w:rPr>
        <w:t>with supplemented DMEM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The cells and media were 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intained </w:t>
      </w:r>
      <w:r w:rsidR="00B1277B" w:rsidRPr="007860E1">
        <w:rPr>
          <w:rFonts w:asciiTheme="majorBidi" w:hAnsiTheme="majorBidi" w:cstheme="majorBidi"/>
          <w:sz w:val="24"/>
          <w:szCs w:val="24"/>
        </w:rPr>
        <w:t>under controlled conditions</w:t>
      </w:r>
      <w:r w:rsidR="007E4D5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or 24 h and</w:t>
      </w:r>
      <w:r w:rsidR="0017219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n exposed to the materials for 24 h. </w:t>
      </w:r>
      <w:r w:rsidR="008432F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after, the </w:t>
      </w:r>
      <w:r w:rsidR="00DD0C5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ells were rinsed twice with phosphate-buffered saline solution and examined using a fluorescent confocal microscope. </w:t>
      </w:r>
    </w:p>
    <w:p w:rsidR="0012571A" w:rsidRPr="007860E1" w:rsidRDefault="0012571A" w:rsidP="008432F6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 xml:space="preserve">3. </w:t>
      </w:r>
      <w:r w:rsidR="008432F6" w:rsidRPr="007860E1">
        <w:rPr>
          <w:rFonts w:asciiTheme="majorBidi" w:hAnsiTheme="majorBidi" w:cstheme="majorBidi"/>
          <w:b/>
          <w:sz w:val="24"/>
          <w:szCs w:val="24"/>
          <w:lang w:val="en-GB"/>
        </w:rPr>
        <w:t>Experimental r</w:t>
      </w: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>esults</w:t>
      </w:r>
    </w:p>
    <w:p w:rsidR="0012571A" w:rsidRPr="007860E1" w:rsidRDefault="00E956B3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3.1. Cytotoxicity</w:t>
      </w:r>
    </w:p>
    <w:p w:rsidR="000360A7" w:rsidRPr="007860E1" w:rsidRDefault="0066541F" w:rsidP="009970A1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i/>
          <w:sz w:val="24"/>
          <w:szCs w:val="24"/>
          <w:lang w:val="en-GB"/>
        </w:rPr>
        <w:t xml:space="preserve">In vitro </w:t>
      </w:r>
      <w:r w:rsidR="00E761D4" w:rsidRPr="007860E1">
        <w:rPr>
          <w:rFonts w:asciiTheme="majorBidi" w:hAnsiTheme="majorBidi" w:cstheme="majorBidi"/>
          <w:sz w:val="24"/>
          <w:szCs w:val="24"/>
          <w:lang w:val="en-GB"/>
        </w:rPr>
        <w:t>experiments were carried out o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n the HPT</w:t>
      </w:r>
      <w:r w:rsidR="00C353B4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samples. </w:t>
      </w:r>
      <w:r w:rsidR="000D1EA1" w:rsidRPr="007860E1">
        <w:rPr>
          <w:rFonts w:asciiTheme="majorBidi" w:hAnsiTheme="majorBidi" w:cstheme="majorBidi"/>
          <w:sz w:val="24"/>
          <w:szCs w:val="24"/>
          <w:lang w:val="en-GB"/>
        </w:rPr>
        <w:t>The analysis using MTT and LIVE/DEAD assays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how</w:t>
      </w:r>
      <w:r w:rsidR="00E761D4" w:rsidRPr="007860E1">
        <w:rPr>
          <w:rFonts w:asciiTheme="majorBidi" w:hAnsiTheme="majorBidi" w:cstheme="majorBidi"/>
          <w:sz w:val="24"/>
          <w:szCs w:val="24"/>
          <w:lang w:val="en-GB"/>
        </w:rPr>
        <w:t>ed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at pure magnesium and the AZ31, AZ91 and ZK60 alloys do not generate a cytotoxic environment after HPT processing. </w:t>
      </w:r>
      <w:r w:rsidR="000D1E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s indicated in 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>Fig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1</w:t>
      </w:r>
      <w:r w:rsidR="000D1E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0D1EA1" w:rsidRPr="007860E1">
        <w:rPr>
          <w:rFonts w:asciiTheme="majorBidi" w:hAnsiTheme="majorBidi" w:cstheme="majorBidi"/>
          <w:sz w:val="24"/>
          <w:szCs w:val="24"/>
        </w:rPr>
        <w:t xml:space="preserve">the results obtained 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from the </w:t>
      </w:r>
      <w:r w:rsidR="000D1EA1" w:rsidRPr="007860E1">
        <w:rPr>
          <w:rFonts w:asciiTheme="majorBidi" w:hAnsiTheme="majorBidi" w:cstheme="majorBidi"/>
          <w:sz w:val="24"/>
          <w:szCs w:val="24"/>
        </w:rPr>
        <w:t xml:space="preserve">MTT test 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revealed </w:t>
      </w:r>
      <w:r w:rsidR="000D1EA1" w:rsidRPr="007860E1">
        <w:rPr>
          <w:rFonts w:asciiTheme="majorBidi" w:hAnsiTheme="majorBidi" w:cstheme="majorBidi"/>
          <w:sz w:val="24"/>
          <w:szCs w:val="24"/>
        </w:rPr>
        <w:t xml:space="preserve">no significant differences in the </w:t>
      </w:r>
      <w:r w:rsidR="000D1EA1" w:rsidRPr="007860E1">
        <w:rPr>
          <w:rFonts w:asciiTheme="majorBidi" w:hAnsiTheme="majorBidi" w:cstheme="majorBidi"/>
          <w:noProof/>
          <w:sz w:val="24"/>
          <w:szCs w:val="24"/>
        </w:rPr>
        <w:t xml:space="preserve">mitochondrial </w:t>
      </w:r>
      <w:r w:rsidR="000D1EA1" w:rsidRPr="007860E1">
        <w:rPr>
          <w:rFonts w:asciiTheme="majorBidi" w:hAnsiTheme="majorBidi" w:cstheme="majorBidi"/>
          <w:sz w:val="24"/>
          <w:szCs w:val="24"/>
        </w:rPr>
        <w:t xml:space="preserve">activity of cells exposed to 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the </w:t>
      </w:r>
      <w:r w:rsidR="000D1EA1" w:rsidRPr="007860E1">
        <w:rPr>
          <w:rFonts w:asciiTheme="majorBidi" w:hAnsiTheme="majorBidi" w:cstheme="majorBidi"/>
          <w:sz w:val="24"/>
          <w:szCs w:val="24"/>
        </w:rPr>
        <w:t xml:space="preserve">different alloys for 24 h when compared to 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the </w:t>
      </w:r>
      <w:r w:rsidR="000D1EA1" w:rsidRPr="007860E1">
        <w:rPr>
          <w:rFonts w:asciiTheme="majorBidi" w:hAnsiTheme="majorBidi" w:cstheme="majorBidi"/>
          <w:sz w:val="24"/>
          <w:szCs w:val="24"/>
        </w:rPr>
        <w:t>negative control group (p&lt;0.05)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The </w:t>
      </w:r>
      <w:r w:rsidR="000D1E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ell metabolic 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ctivity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>wa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>s over 80%</w:t>
      </w:r>
      <w:r w:rsidR="000D1EA1" w:rsidRPr="007860E1">
        <w:rPr>
          <w:rFonts w:asciiTheme="majorBidi" w:hAnsiTheme="majorBidi" w:cstheme="majorBidi"/>
          <w:sz w:val="24"/>
          <w:szCs w:val="24"/>
          <w:lang w:val="en-GB"/>
        </w:rPr>
        <w:t>, implying a high cell viability</w:t>
      </w:r>
      <w:r w:rsidR="000D1EA1" w:rsidRPr="007860E1">
        <w:rPr>
          <w:rFonts w:asciiTheme="majorBidi" w:hAnsiTheme="majorBidi" w:cstheme="majorBidi"/>
          <w:sz w:val="24"/>
          <w:szCs w:val="24"/>
        </w:rPr>
        <w:t>.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>In Fig. 1 t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metabolic activity of a positive control group (Triton) is also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esented </w:t>
      </w:r>
      <w:r w:rsidR="00E956B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r comparison. </w:t>
      </w:r>
      <w:r w:rsidR="0034556E" w:rsidRPr="007860E1">
        <w:rPr>
          <w:rFonts w:asciiTheme="majorBidi" w:hAnsiTheme="majorBidi" w:cstheme="majorBidi"/>
          <w:sz w:val="24"/>
          <w:szCs w:val="24"/>
        </w:rPr>
        <w:t>As show</w:t>
      </w:r>
      <w:r w:rsidR="009970A1" w:rsidRPr="007860E1">
        <w:rPr>
          <w:rFonts w:asciiTheme="majorBidi" w:hAnsiTheme="majorBidi" w:cstheme="majorBidi"/>
          <w:sz w:val="24"/>
          <w:szCs w:val="24"/>
        </w:rPr>
        <w:t>n</w:t>
      </w:r>
      <w:r w:rsidR="0034556E" w:rsidRPr="007860E1">
        <w:rPr>
          <w:rFonts w:asciiTheme="majorBidi" w:hAnsiTheme="majorBidi" w:cstheme="majorBidi"/>
          <w:sz w:val="24"/>
          <w:szCs w:val="24"/>
        </w:rPr>
        <w:t xml:space="preserve"> in Fig</w:t>
      </w:r>
      <w:r w:rsidR="009970A1" w:rsidRPr="007860E1">
        <w:rPr>
          <w:rFonts w:asciiTheme="majorBidi" w:hAnsiTheme="majorBidi" w:cstheme="majorBidi"/>
          <w:sz w:val="24"/>
          <w:szCs w:val="24"/>
        </w:rPr>
        <w:t>.</w:t>
      </w:r>
      <w:r w:rsidR="0034556E" w:rsidRPr="007860E1">
        <w:rPr>
          <w:rFonts w:asciiTheme="majorBidi" w:hAnsiTheme="majorBidi" w:cstheme="majorBidi"/>
          <w:sz w:val="24"/>
          <w:szCs w:val="24"/>
        </w:rPr>
        <w:t xml:space="preserve"> 2, </w:t>
      </w:r>
      <w:r w:rsidR="009970A1" w:rsidRPr="007860E1">
        <w:rPr>
          <w:rFonts w:asciiTheme="majorBidi" w:hAnsiTheme="majorBidi" w:cstheme="majorBidi"/>
          <w:sz w:val="24"/>
          <w:szCs w:val="24"/>
        </w:rPr>
        <w:t>the results of the</w:t>
      </w:r>
      <w:r w:rsidR="0034556E" w:rsidRPr="007860E1">
        <w:rPr>
          <w:rFonts w:asciiTheme="majorBidi" w:hAnsiTheme="majorBidi" w:cstheme="majorBidi"/>
          <w:sz w:val="24"/>
          <w:szCs w:val="24"/>
        </w:rPr>
        <w:t xml:space="preserve"> LIVE/DEAD assay demonstrated that most of 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the </w:t>
      </w:r>
      <w:r w:rsidR="0034556E" w:rsidRPr="007860E1">
        <w:rPr>
          <w:rFonts w:asciiTheme="majorBidi" w:hAnsiTheme="majorBidi" w:cstheme="majorBidi"/>
          <w:sz w:val="24"/>
          <w:szCs w:val="24"/>
        </w:rPr>
        <w:t xml:space="preserve">cells exposed to different alloys for 24 h preserved a vital status. Live cells were stained with green fluorescence whereas dead cells were stained with red fluorescence. The live cells assumed a normal morphology </w:t>
      </w:r>
      <w:r w:rsidR="0034556E" w:rsidRPr="007860E1">
        <w:rPr>
          <w:rFonts w:asciiTheme="majorBidi" w:hAnsiTheme="majorBidi" w:cstheme="majorBidi"/>
          <w:sz w:val="24"/>
          <w:szCs w:val="24"/>
        </w:rPr>
        <w:lastRenderedPageBreak/>
        <w:t>characterized by a fusiform shape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 and t</w:t>
      </w:r>
      <w:r w:rsidR="0034556E" w:rsidRPr="007860E1">
        <w:rPr>
          <w:rFonts w:asciiTheme="majorBidi" w:hAnsiTheme="majorBidi" w:cstheme="majorBidi"/>
          <w:sz w:val="24"/>
          <w:szCs w:val="24"/>
        </w:rPr>
        <w:t xml:space="preserve">hese results 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support the </w:t>
      </w:r>
      <w:r w:rsidR="0034556E" w:rsidRPr="007860E1">
        <w:rPr>
          <w:rFonts w:asciiTheme="majorBidi" w:hAnsiTheme="majorBidi" w:cstheme="majorBidi"/>
          <w:sz w:val="24"/>
          <w:szCs w:val="24"/>
        </w:rPr>
        <w:t>MTT findings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 giving </w:t>
      </w:r>
      <w:r w:rsidR="0034556E" w:rsidRPr="007860E1">
        <w:rPr>
          <w:rFonts w:asciiTheme="majorBidi" w:hAnsiTheme="majorBidi" w:cstheme="majorBidi"/>
          <w:sz w:val="24"/>
          <w:szCs w:val="24"/>
        </w:rPr>
        <w:t>evidenc</w:t>
      </w:r>
      <w:r w:rsidR="009970A1" w:rsidRPr="007860E1">
        <w:rPr>
          <w:rFonts w:asciiTheme="majorBidi" w:hAnsiTheme="majorBidi" w:cstheme="majorBidi"/>
          <w:sz w:val="24"/>
          <w:szCs w:val="24"/>
        </w:rPr>
        <w:t xml:space="preserve">e of </w:t>
      </w:r>
      <w:r w:rsidR="0034556E" w:rsidRPr="007860E1">
        <w:rPr>
          <w:rFonts w:asciiTheme="majorBidi" w:hAnsiTheme="majorBidi" w:cstheme="majorBidi"/>
          <w:sz w:val="24"/>
          <w:szCs w:val="24"/>
        </w:rPr>
        <w:t>a satisfactory cell viability.</w:t>
      </w:r>
    </w:p>
    <w:p w:rsidR="00834FBE" w:rsidRPr="007860E1" w:rsidRDefault="000360A7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3.2. </w:t>
      </w:r>
      <w:r w:rsidR="00834FBE" w:rsidRPr="007860E1">
        <w:rPr>
          <w:rFonts w:asciiTheme="majorBidi" w:hAnsiTheme="majorBidi" w:cstheme="majorBidi"/>
          <w:sz w:val="24"/>
          <w:szCs w:val="24"/>
          <w:lang w:val="en-GB"/>
        </w:rPr>
        <w:t>Polarization tests</w:t>
      </w:r>
    </w:p>
    <w:p w:rsidR="00834FBE" w:rsidRPr="007860E1" w:rsidRDefault="00BC17A1" w:rsidP="00BC691D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polarization curves for the different alloys before and after HPT are shown in Fig. 3. The CP-Mg has the lowest corrosion potential followed by AZ91, AZ31 and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th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ZK60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 having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highest potential. </w:t>
      </w:r>
      <w:r w:rsidR="00B83E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potential for CP-Mg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in agreement with another report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Zainal Abidin&lt;/Author&gt;&lt;Year&gt;2011&lt;/Year&gt;&lt;RecNum&gt;297&lt;/RecNum&gt;&lt;DisplayText&gt;[18]&lt;/DisplayText&gt;&lt;record&gt;&lt;rec-number&gt;297&lt;/rec-number&gt;&lt;foreign-keys&gt;&lt;key app="EN" db-id="2extepfx7td9xjepaez5x9wvttdr0ztxdzs5" timestamp="1527420434"&gt;297&lt;/key&gt;&lt;/foreign-keys&gt;&lt;ref-type name="Journal Article"&gt;17&lt;/ref-type&gt;&lt;contributors&gt;&lt;authors&gt;&lt;author&gt;Zainal Abidin, Nor Ishida&lt;/author&gt;&lt;author&gt;Atrens, Aleks D.&lt;/author&gt;&lt;author&gt;Martin, Darren&lt;/author&gt;&lt;author&gt;Atrens, Andrej&lt;/author&gt;&lt;/authors&gt;&lt;/contributors&gt;&lt;titles&gt;&lt;title&gt;Corrosion of high purity Mg, Mg2Zn0.2Mn, ZE41 and AZ91 in Hank’s solution at 37°C&lt;/title&gt;&lt;secondary-title&gt;Corrosion Science&lt;/secondary-title&gt;&lt;/titles&gt;&lt;periodical&gt;&lt;full-title&gt;Corrosion science&lt;/full-title&gt;&lt;/periodical&gt;&lt;pages&gt;3542-3556&lt;/pages&gt;&lt;volume&gt;53&lt;/volume&gt;&lt;number&gt;11&lt;/number&gt;&lt;keywords&gt;&lt;keyword&gt;A. Magnesium&lt;/keyword&gt;&lt;keyword&gt;B. SEM&lt;/keyword&gt;&lt;/keywords&gt;&lt;dates&gt;&lt;year&gt;2011&lt;/year&gt;&lt;pub-dates&gt;&lt;date&gt;2011/11/01/&lt;/date&gt;&lt;/pub-dates&gt;&lt;/dates&gt;&lt;isbn&gt;0010-938X&lt;/isbn&gt;&lt;urls&gt;&lt;related-urls&gt;&lt;url&gt;http://www.sciencedirect.com/science/article/pii/S0010938X11003489&lt;/url&gt;&lt;/related-urls&gt;&lt;/urls&gt;&lt;electronic-resource-num&gt;https://doi.org/10.1016/j.corsci.2011.06.030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8" w:tooltip="Zainal Abidin, 2011 #29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8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B83E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ut the present results show a lower potential for the AZ91 which is attributed to the preliminary solution treatment. </w:t>
      </w:r>
      <w:r w:rsidR="00BC24B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CP-Mg, AZ31 and AZ91 alloys display a region 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>of passivation-like behavio</w:t>
      </w:r>
      <w:r w:rsidR="00DB6088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>r in which there is a reduced variation in curren</w:t>
      </w:r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>t with increasing potential. The CP-Mg, AZ31 and AZ91 alloys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so showed a </w:t>
      </w:r>
      <w:proofErr w:type="spellStart"/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>transpassivation</w:t>
      </w:r>
      <w:proofErr w:type="spellEnd"/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region where the current densities increased abruptly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t high potentials.</w:t>
      </w:r>
      <w:r w:rsidR="00623E06" w:rsidRPr="007860E1">
        <w:rPr>
          <w:rFonts w:asciiTheme="majorBidi" w:hAnsiTheme="majorBidi" w:cstheme="majorBidi"/>
          <w:color w:val="FF0000"/>
          <w:sz w:val="24"/>
          <w:szCs w:val="24"/>
          <w:lang w:val="en-GB"/>
        </w:rPr>
        <w:t xml:space="preserve"> 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>This passivation-like behavio</w:t>
      </w:r>
      <w:r w:rsidR="00DB6088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>was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reported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arlier 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>for pure magnesium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Nb3N0YWVkPC9BdXRob3I+PFllYXI+MjAxNDwvWWVhcj48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</w:fldData>
        </w:fldChar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Nb3N0YWVkPC9BdXRob3I+PFllYXI+MjAxNDwvWWVhcj48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</w:fldData>
        </w:fldChar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.DATA 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9" w:tooltip="Mostaed, 2014 #31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9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0" w:tooltip="Hara, 2007 #544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0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e AZ31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Qb21wYTwvQXV0aG9yPjxZZWFyPjIwMTU8L1llYXI+PFJl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==
</w:fldData>
        </w:fldChar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Qb21wYTwvQXV0aG9yPjxZZWFyPjIwMTU8L1llYXI+PFJl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==
</w:fldData>
        </w:fldChar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.DATA 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1" w:tooltip="Pompa, 2015 #312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1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2" w:tooltip="Tkacz, 2017 #31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2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6825F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</w:t>
      </w:r>
      <w:r w:rsidR="00623E0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Z91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Qb21wYTwvQXV0aG9yPjxZZWFyPjIwMTU8L1llYXI+PFJl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</w:fldData>
        </w:fldChar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Qb21wYTwvQXV0aG9yPjxZZWFyPjIwMTU8L1llYXI+PFJl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</w:fldData>
        </w:fldChar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.DATA 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0" w:tooltip="Hara, 2007 #544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0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1" w:tooltip="Pompa, 2015 #312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1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6825F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lloys.</w:t>
      </w:r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9970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y contrast,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ZK60 alloy exhibits </w:t>
      </w:r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>a continuous increase of anodic current density as the potential rises</w:t>
      </w:r>
      <w:r w:rsidR="00BC691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ere is n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>o significant change in the shape of the curve after HPT processing</w:t>
      </w:r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>, although HPT processing shift</w:t>
      </w:r>
      <w:r w:rsidR="0032067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383D0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corrosion potential to higher values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320439" w:rsidRPr="007860E1">
        <w:rPr>
          <w:rFonts w:asciiTheme="majorBidi" w:hAnsiTheme="majorBidi" w:cstheme="majorBidi"/>
          <w:color w:val="FF0000"/>
          <w:sz w:val="24"/>
          <w:szCs w:val="24"/>
          <w:lang w:val="en-GB"/>
        </w:rPr>
        <w:t xml:space="preserve"> </w:t>
      </w:r>
      <w:r w:rsidR="0066541F" w:rsidRPr="007860E1">
        <w:rPr>
          <w:rFonts w:asciiTheme="majorBidi" w:hAnsiTheme="majorBidi" w:cstheme="majorBidi"/>
          <w:sz w:val="24"/>
          <w:szCs w:val="24"/>
          <w:lang w:val="en-GB"/>
        </w:rPr>
        <w:t>Table 2 pr</w:t>
      </w:r>
      <w:r w:rsidR="00BC691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vides </w:t>
      </w:r>
      <w:r w:rsidR="0066541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summary of data from the polarization tests for the different samples. </w:t>
      </w:r>
    </w:p>
    <w:p w:rsidR="00834FBE" w:rsidRPr="007860E1" w:rsidRDefault="00037C3F" w:rsidP="007065C4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The surface</w:t>
      </w:r>
      <w:r w:rsidR="00BC691D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the samples after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polarization tests w</w:t>
      </w:r>
      <w:r w:rsidR="00BC691D" w:rsidRPr="007860E1">
        <w:rPr>
          <w:rFonts w:asciiTheme="majorBidi" w:hAnsiTheme="majorBidi" w:cstheme="majorBidi"/>
          <w:sz w:val="24"/>
          <w:szCs w:val="24"/>
          <w:lang w:val="en-GB"/>
        </w:rPr>
        <w:t>er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bserved </w:t>
      </w:r>
      <w:r w:rsidR="00BC691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y SEM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d the areas of localized </w:t>
      </w:r>
      <w:r w:rsidR="009110E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 are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llustrated </w:t>
      </w:r>
      <w:r w:rsidR="009110ED" w:rsidRPr="007860E1">
        <w:rPr>
          <w:rFonts w:asciiTheme="majorBidi" w:hAnsiTheme="majorBidi" w:cstheme="majorBidi"/>
          <w:sz w:val="24"/>
          <w:szCs w:val="24"/>
          <w:lang w:val="en-GB"/>
        </w:rPr>
        <w:t>in Fig. 4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ogether with the </w:t>
      </w:r>
      <w:r w:rsidR="009110ED" w:rsidRPr="007860E1">
        <w:rPr>
          <w:rFonts w:asciiTheme="majorBidi" w:hAnsiTheme="majorBidi" w:cstheme="majorBidi"/>
          <w:sz w:val="24"/>
          <w:szCs w:val="24"/>
          <w:lang w:val="en-GB"/>
        </w:rPr>
        <w:t>distribution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9110E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magnesium, </w:t>
      </w:r>
      <w:r w:rsidR="00DB6088" w:rsidRPr="007860E1">
        <w:rPr>
          <w:rFonts w:asciiTheme="majorBidi" w:hAnsiTheme="majorBidi" w:cstheme="majorBidi"/>
          <w:sz w:val="24"/>
          <w:szCs w:val="24"/>
          <w:lang w:val="en-GB"/>
        </w:rPr>
        <w:t>oxygen</w:t>
      </w:r>
      <w:r w:rsidR="009110ED" w:rsidRPr="007860E1">
        <w:rPr>
          <w:rFonts w:asciiTheme="majorBidi" w:hAnsiTheme="majorBidi" w:cstheme="majorBidi"/>
          <w:sz w:val="24"/>
          <w:szCs w:val="24"/>
          <w:lang w:val="en-GB"/>
        </w:rPr>
        <w:t>, alumin</w:t>
      </w:r>
      <w:r w:rsidR="00DB6088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9110E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m and zinc.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t is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adily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apparent that the areas of localized corrosion in CP-Mg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e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AZ31 and ZK60 alloys are covered by magnesium and oxygen</w:t>
      </w:r>
      <w:r w:rsidR="004B33E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rich product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. Second phase particles rich in alumin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m and manganese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ere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bserved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thin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the area of localized corrosion in the AZ31 alloy. Al</w:t>
      </w:r>
      <w:r w:rsidR="00DB6088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Mn precipitates are common in this al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loy and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y 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>were also reported in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rea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 of localized corrosion in </w:t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Z31 after 30 min of immersion in a phosphate-buffer solu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Alvarez-Lopez&lt;/Author&gt;&lt;Year&gt;2010&lt;/Year&gt;&lt;RecNum&gt;205&lt;/RecNum&gt;&lt;DisplayText&gt;[23]&lt;/DisplayText&gt;&lt;record&gt;&lt;rec-number&gt;205&lt;/rec-number&gt;&lt;foreign-keys&gt;&lt;key app="EN" db-id="2extepfx7td9xjepaez5x9wvttdr0ztxdzs5" timestamp="1501087284"&gt;205&lt;/key&gt;&lt;/foreign-keys&gt;&lt;ref-type name="Journal Article"&gt;17&lt;/ref-type&gt;&lt;contributors&gt;&lt;authors&gt;&lt;author&gt;M. Alvarez-Lopez&lt;/author&gt;&lt;author&gt;María Dolores Pereda&lt;/author&gt;&lt;author&gt;del Valle, J.A. &lt;/author&gt;&lt;author&gt;M. Fernandez-Lorenzo&lt;/author&gt;&lt;author&gt;M.C. Garcia-Alonso&lt;/author&gt;&lt;author&gt;O.A. Ruano&lt;/author&gt;&lt;author&gt;M.L. Escudero&lt;/author&gt;&lt;/authors&gt;&lt;/contributors&gt;&lt;titles&gt;&lt;title&gt;Corrosion behaviour of AZ31 magnesium alloy with different grain sizes in simulated biological fluids&lt;/title&gt;&lt;secondary-title&gt;Acta Biomaterialia&lt;/secondary-title&gt;&lt;/titles&gt;&lt;periodical&gt;&lt;full-title&gt;Acta Biomaterialia&lt;/full-title&gt;&lt;/periodical&gt;&lt;pages&gt;1763-1771&lt;/pages&gt;&lt;volume&gt;6&lt;/volume&gt;&lt;dates&gt;&lt;year&gt;2010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3" w:tooltip="Alvarez-Lopez, 2010 #20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3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>and after 2 h in 3.5% NaCl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Pardo&lt;/Author&gt;&lt;Year&gt;2008&lt;/Year&gt;&lt;RecNum&gt;548&lt;/RecNum&gt;&lt;DisplayText&gt;[24]&lt;/DisplayText&gt;&lt;record&gt;&lt;rec-number&gt;548&lt;/rec-number&gt;&lt;foreign-keys&gt;&lt;key app="EN" db-id="s5sp2efa859xetesdpwvxtxtf90xvptexrw5" timestamp="1546717249" guid="9e9dfc86-d45f-413c-a5e0-cf3829a52a4b"&gt;548&lt;/key&gt;&lt;/foreign-keys&gt;&lt;ref-type name="Journal Article"&gt;17&lt;/ref-type&gt;&lt;contributors&gt;&lt;authors&gt;&lt;author&gt;Pardo, A.&lt;/author&gt;&lt;author&gt;Merino, M. C.&lt;/author&gt;&lt;author&gt;Coy, A. E.&lt;/author&gt;&lt;author&gt;Arrabal, R.&lt;/author&gt;&lt;author&gt;Viejo, F.&lt;/author&gt;&lt;author&gt;Matykina, E.&lt;/author&gt;&lt;/authors&gt;&lt;/contributors&gt;&lt;titles&gt;&lt;title&gt;Corrosion behaviour of magnesium/aluminium alloys in 3.5 wt.% NaCl&lt;/title&gt;&lt;secondary-title&gt;Corrosion Science&lt;/secondary-title&gt;&lt;/titles&gt;&lt;periodical&gt;&lt;full-title&gt;Corrosion Science&lt;/full-title&gt;&lt;/periodical&gt;&lt;pages&gt;823-834&lt;/pages&gt;&lt;volume&gt;50&lt;/volume&gt;&lt;number&gt;3&lt;/number&gt;&lt;dates&gt;&lt;year&gt;2008&lt;/year&gt;&lt;pub-dates&gt;&lt;date&gt;Mar&lt;/date&gt;&lt;/pub-dates&gt;&lt;/dates&gt;&lt;isbn&gt;0010-938X&lt;/isbn&gt;&lt;accession-num&gt;WOS:000254665500023&lt;/accession-num&gt;&lt;urls&gt;&lt;related-urls&gt;&lt;url&gt;&amp;lt;Go to ISI&amp;gt;://WOS:000254665500023&lt;/url&gt;&lt;/related-urls&gt;&lt;/urls&gt;&lt;electronic-resource-num&gt;10.1016/j.corsci.2007.11.005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4" w:tooltip="Pardo, 2008 #548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4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F71CA1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8A73C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 zinc and zirconium rich precipitate is observed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>in Fig. 4 on</w:t>
      </w:r>
      <w:r w:rsidR="008A73C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left side of the area of localized corrosion in the ZK60 alloy processed by HPT. </w:t>
      </w:r>
      <w:r w:rsidR="00D316EC" w:rsidRPr="007860E1">
        <w:rPr>
          <w:rFonts w:asciiTheme="majorBidi" w:hAnsiTheme="majorBidi" w:cstheme="majorBidi"/>
          <w:sz w:val="24"/>
          <w:szCs w:val="24"/>
          <w:lang w:val="en-GB"/>
        </w:rPr>
        <w:t>L</w:t>
      </w:r>
      <w:r w:rsidR="00AE6B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calized corrosion in the AZ91 takes place 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>around</w:t>
      </w:r>
      <w:r w:rsidR="00AE6BD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 area </w:t>
      </w:r>
      <w:r w:rsidR="007065C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is </w:t>
      </w:r>
      <w:r w:rsidR="00AE6BD4" w:rsidRPr="007860E1">
        <w:rPr>
          <w:rFonts w:asciiTheme="majorBidi" w:hAnsiTheme="majorBidi" w:cstheme="majorBidi"/>
          <w:sz w:val="24"/>
          <w:szCs w:val="24"/>
          <w:lang w:val="en-GB"/>
        </w:rPr>
        <w:t>rich in Mg and Al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due to the β phase </w:t>
      </w:r>
      <w:r w:rsidR="007065C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hich has a 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>high alumin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274218" w:rsidRPr="007860E1">
        <w:rPr>
          <w:rFonts w:asciiTheme="majorBidi" w:hAnsiTheme="majorBidi" w:cstheme="majorBidi"/>
          <w:sz w:val="24"/>
          <w:szCs w:val="24"/>
          <w:lang w:val="en-GB"/>
        </w:rPr>
        <w:t>um content</w:t>
      </w:r>
      <w:r w:rsidR="00AE6BD4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1819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326F7B" w:rsidRPr="007860E1">
        <w:rPr>
          <w:rFonts w:asciiTheme="majorBidi" w:hAnsiTheme="majorBidi" w:cstheme="majorBidi"/>
          <w:sz w:val="24"/>
          <w:szCs w:val="24"/>
          <w:lang w:val="en-GB"/>
        </w:rPr>
        <w:t>Th</w:t>
      </w:r>
      <w:r w:rsidR="007065C4" w:rsidRPr="007860E1">
        <w:rPr>
          <w:rFonts w:asciiTheme="majorBidi" w:hAnsiTheme="majorBidi" w:cstheme="majorBidi"/>
          <w:sz w:val="24"/>
          <w:szCs w:val="24"/>
          <w:lang w:val="en-GB"/>
        </w:rPr>
        <w:t>ere is evidence that th</w:t>
      </w:r>
      <w:r w:rsidR="00326F7B" w:rsidRPr="007860E1">
        <w:rPr>
          <w:rFonts w:asciiTheme="majorBidi" w:hAnsiTheme="majorBidi" w:cstheme="majorBidi"/>
          <w:sz w:val="24"/>
          <w:szCs w:val="24"/>
          <w:lang w:val="en-GB"/>
        </w:rPr>
        <w:t>is phase accelerate</w:t>
      </w:r>
      <w:r w:rsidR="007065C4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326F7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orrosion in AZ91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Xin&lt;/Author&gt;&lt;Year&gt;2011&lt;/Year&gt;&lt;RecNum&gt;296&lt;/RecNum&gt;&lt;DisplayText&gt;[25]&lt;/DisplayText&gt;&lt;record&gt;&lt;rec-number&gt;296&lt;/rec-number&gt;&lt;foreign-keys&gt;&lt;key app="EN" db-id="2extepfx7td9xjepaez5x9wvttdr0ztxdzs5" timestamp="1527419879"&gt;296&lt;/key&gt;&lt;/foreign-keys&gt;&lt;ref-type name="Journal Article"&gt;17&lt;/ref-type&gt;&lt;contributors&gt;&lt;authors&gt;&lt;author&gt;Xin, Yunchang&lt;/author&gt;&lt;author&gt;Liu, Chenglong&lt;/author&gt;&lt;author&gt;Zhang, Xinmeng&lt;/author&gt;&lt;author&gt;Tang, Guoyi&lt;/author&gt;&lt;author&gt;Tian, Xiubo&lt;/author&gt;&lt;author&gt;Chu, Paul K.&lt;/author&gt;&lt;/authors&gt;&lt;/contributors&gt;&lt;titles&gt;&lt;title&gt;Corrosion behavior of biomedical AZ91 magnesium alloy in simulated body fluids&lt;/title&gt;&lt;secondary-title&gt;Journal of Materials Research&lt;/secondary-title&gt;&lt;/titles&gt;&lt;periodical&gt;&lt;full-title&gt;Journal of Materials Research&lt;/full-title&gt;&lt;/periodical&gt;&lt;pages&gt;2004-2011&lt;/pages&gt;&lt;volume&gt;22&lt;/volume&gt;&lt;number&gt;7&lt;/number&gt;&lt;edition&gt;01/31&lt;/edition&gt;&lt;keywords&gt;&lt;keyword&gt;Alloy&lt;/keyword&gt;&lt;keyword&gt;Biomaterial&lt;/keyword&gt;&lt;keyword&gt;Corrosion&lt;/keyword&gt;&lt;/keywords&gt;&lt;dates&gt;&lt;year&gt;2011&lt;/year&gt;&lt;/dates&gt;&lt;publisher&gt;Cambridge University Press&lt;/publisher&gt;&lt;isbn&gt;0884-2914&lt;/isbn&gt;&lt;urls&gt;&lt;related-urls&gt;&lt;url&gt;https://www.cambridge.org/core/article/corrosion-behavior-of-biomedical-az91-magnesium-alloy-in-simulated-body-fluids/0BD30DB3F9EF0D7164C587C7823A05FD&lt;/url&gt;&lt;/related-urls&gt;&lt;/urls&gt;&lt;electronic-resource-num&gt;10.1557/jmr.2007.0233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5" w:tooltip="Xin, 2011 #296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5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326F7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</w:p>
    <w:p w:rsidR="00834FBE" w:rsidRPr="007860E1" w:rsidRDefault="00834FBE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3.3. EIS</w:t>
      </w:r>
    </w:p>
    <w:p w:rsidR="006F3780" w:rsidRPr="007860E1" w:rsidRDefault="007065C4" w:rsidP="005A480F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urves for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EIS for 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>the different materials are shown in Fig. 5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here, d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e to 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very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ignificant 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>differenc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s in the 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>scale of the curve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seco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llustration 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also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presented</w:t>
      </w:r>
      <w:r w:rsidR="001D27A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AZ91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>displays the largest capacitive arc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ZK60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smallest and HPT processing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has no e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fec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on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>the curves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or these alloys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However, a significant increase in the diameter of the </w:t>
      </w:r>
      <w:r w:rsidR="002033D1" w:rsidRPr="007860E1">
        <w:rPr>
          <w:rFonts w:asciiTheme="majorBidi" w:hAnsiTheme="majorBidi" w:cstheme="majorBidi"/>
          <w:sz w:val="24"/>
          <w:szCs w:val="24"/>
          <w:lang w:val="en-GB"/>
        </w:rPr>
        <w:t>capacitive</w:t>
      </w:r>
      <w:r w:rsidR="002033D1" w:rsidRPr="007860E1">
        <w:rPr>
          <w:rFonts w:asciiTheme="majorBidi" w:hAnsiTheme="majorBidi" w:cstheme="majorBidi"/>
          <w:color w:val="FF0000"/>
          <w:sz w:val="24"/>
          <w:szCs w:val="24"/>
          <w:lang w:val="en-GB"/>
        </w:rPr>
        <w:t xml:space="preserve"> 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>ar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 is observed in CP-Mg a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 is 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a ten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32043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ld increase in the AZ31 alloy after HPT.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igure 6 shows the equivalent circuits used to model the EIS curves. Two types of circuits were considered: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(a) there is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>a serial connection for the CP-Mg (as-cast and after HPT), AZ31 (after HPT) and AZ91 (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lution treated and after HPT) a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(b) there is an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ductive loop for the AZ31 (extruded) and ZK60 (extruded and after HPT). 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three </w:t>
      </w:r>
      <w:r w:rsidR="0032067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levant 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ime constants </w:t>
      </w:r>
      <w:r w:rsidR="0032067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y 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e related to an external corrosion product such as magnesium hydroxide (R2/CPE1), an intermediate corrosion product layer (R3/CPE2) and to the metal/corrosion product interface (R4/CPE3). The </w:t>
      </w:r>
      <w:r w:rsidR="00297BF5" w:rsidRPr="007860E1">
        <w:rPr>
          <w:rFonts w:asciiTheme="majorBidi" w:hAnsiTheme="majorBidi" w:cstheme="majorBidi"/>
          <w:sz w:val="24"/>
          <w:szCs w:val="24"/>
          <w:lang w:val="en-GB"/>
        </w:rPr>
        <w:t>constant phase element (CPE) was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used due to the heterogeneous surface of </w:t>
      </w:r>
      <w:r w:rsidR="0032067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>working electrode</w: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Alvarez-Lopez&lt;/Author&gt;&lt;Year&gt;2010&lt;/Year&gt;&lt;RecNum&gt;2&lt;/RecNum&gt;&lt;DisplayText&gt;[26]&lt;/DisplayText&gt;&lt;record&gt;&lt;rec-number&gt;2&lt;/rec-number&gt;&lt;foreign-keys&gt;&lt;key app="EN" db-id="5952as0fawzw5gezar8v55zud9fd0txx2r9f" timestamp="1554728353"&gt;2&lt;/key&gt;&lt;/foreign-keys&gt;&lt;ref-type name="Journal Article"&gt;17&lt;/ref-type&gt;&lt;contributors&gt;&lt;authors&gt;&lt;author&gt;Alvarez-Lopez, M.&lt;/author&gt;&lt;author&gt;Pereda, María Dolores&lt;/author&gt;&lt;author&gt;del Valle, J. A.&lt;/author&gt;&lt;author&gt;Fernandez-Lorenzo, M.&lt;/author&gt;&lt;author&gt;Garcia-Alonso, M. C.&lt;/author&gt;&lt;author&gt;Ruano, O. A.&lt;/author&gt;&lt;author&gt;Escudero, M. L.&lt;/author&gt;&lt;/authors&gt;&lt;/contributors&gt;&lt;titles&gt;&lt;title&gt;Corrosion behaviour of AZ31 magnesium alloy with different grain sizes in simulated biological fluids&lt;/title&gt;&lt;secondary-title&gt;Acta Biomaterialia&lt;/secondary-title&gt;&lt;/titles&gt;&lt;periodical&gt;&lt;full-title&gt;Acta Biomaterialia&lt;/full-title&gt;&lt;/periodical&gt;&lt;pages&gt;1763-1771&lt;/pages&gt;&lt;volume&gt;6&lt;/volume&gt;&lt;number&gt;5&lt;/number&gt;&lt;keywords&gt;&lt;keyword&gt;AZ31 Mg alloy&lt;/keyword&gt;&lt;keyword&gt;Grain size&lt;/keyword&gt;&lt;keyword&gt;Biomaterial&lt;/keyword&gt;&lt;keyword&gt;Corrosion&lt;/keyword&gt;&lt;keyword&gt;Electrochemical techniques&lt;/keyword&gt;&lt;/keywords&gt;&lt;dates&gt;&lt;year&gt;2010&lt;/year&gt;&lt;pub-dates&gt;&lt;date&gt;2010/05/01/&lt;/date&gt;&lt;/pub-dates&gt;&lt;/dates&gt;&lt;isbn&gt;1742-7061&lt;/isbn&gt;&lt;urls&gt;&lt;related-urls&gt;&lt;url&gt;http://www.sciencedirect.com/science/article/pii/S1742706109002049&lt;/url&gt;&lt;/related-urls&gt;&lt;/urls&gt;&lt;electronic-resource-num&gt;https://doi.org/10.1016/j.actbio.2009.04.041&lt;/electronic-resource-num&gt;&lt;/record&gt;&lt;/Cite&gt;&lt;/EndNote&gt;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6" w:tooltip="Alvarez-Lopez, 2010 #2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6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297BF5" w:rsidRPr="007860E1">
        <w:rPr>
          <w:rFonts w:asciiTheme="majorBidi" w:hAnsiTheme="majorBidi" w:cstheme="majorBidi"/>
          <w:sz w:val="24"/>
          <w:szCs w:val="24"/>
          <w:lang w:val="en-GB"/>
        </w:rPr>
        <w:t>The inductive element in circuits (Fig. 6 b) can be a</w:t>
      </w:r>
      <w:r w:rsidR="0032067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tributed to </w:t>
      </w:r>
      <w:r w:rsidR="00297BF5" w:rsidRPr="007860E1">
        <w:rPr>
          <w:rFonts w:asciiTheme="majorBidi" w:hAnsiTheme="majorBidi" w:cstheme="majorBidi"/>
          <w:sz w:val="24"/>
          <w:szCs w:val="24"/>
          <w:lang w:val="en-GB"/>
        </w:rPr>
        <w:t>adsorbed species on the electrode surface</w: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Bland&lt;/Author&gt;&lt;Year&gt;2015&lt;/Year&gt;&lt;RecNum&gt;3&lt;/RecNum&gt;&lt;DisplayText&gt;[27]&lt;/DisplayText&gt;&lt;record&gt;&lt;rec-number&gt;3&lt;/rec-number&gt;&lt;foreign-keys&gt;&lt;key app="EN" db-id="5952as0fawzw5gezar8v55zud9fd0txx2r9f" timestamp="1554728468"&gt;3&lt;/key&gt;&lt;/foreign-keys&gt;&lt;ref-type name="Journal Article"&gt;17&lt;/ref-type&gt;&lt;contributors&gt;&lt;authors&gt;&lt;author&gt;L.G. Bland&lt;/author&gt;&lt;author&gt;A.D. King&lt;/author&gt;&lt;author&gt;N. Birbilis&lt;/author&gt;&lt;author&gt;J.R. Scully&lt;/author&gt;&lt;/authors&gt;&lt;/contributors&gt;&lt;titles&gt;&lt;title&gt;Assessing the Corrosion of Commercially Pure Magnesium and Commercial AZ31B by Electrochemical Impedance, Mass-Loss, Hydrogen Collection, and Inductively Coupled Plasma Optical Emission Spectrometry Solution Analysis&lt;/title&gt;&lt;secondary-title&gt;CORROSION&lt;/secondary-title&gt;&lt;/titles&gt;&lt;periodical&gt;&lt;full-title&gt;CORROSION&lt;/full-title&gt;&lt;/periodical&gt;&lt;pages&gt;128-145&lt;/pages&gt;&lt;volume&gt;71&lt;/volume&gt;&lt;number&gt;2&lt;/number&gt;&lt;keywords&gt;&lt;keyword&gt;corrosion rate,EIS,hydrogen evolution,ICP-OES,magnesium,monitoring,polarization,Tafel extrapolation&lt;/keyword&gt;&lt;/keywords&gt;&lt;dates&gt;&lt;year&gt;2015&lt;/year&gt;&lt;/dates&gt;&lt;urls&gt;&lt;related-urls&gt;&lt;url&gt;https://corrosionjournal.org/doi/abs/10.5006/1419&lt;/url&gt;&lt;/related-urls&gt;&lt;/urls&gt;&lt;electronic-resource-num&gt;10.5006/1419&lt;/electronic-resource-num&gt;&lt;/record&gt;&lt;/Cite&gt;&lt;/EndNote&gt;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7" w:tooltip="Bland, 2015 #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7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297BF5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297BF5" w:rsidRPr="007860E1">
        <w:rPr>
          <w:rFonts w:asciiTheme="majorBidi" w:hAnsiTheme="majorBidi" w:cstheme="majorBidi"/>
          <w:color w:val="FF0000"/>
          <w:sz w:val="24"/>
          <w:szCs w:val="24"/>
          <w:lang w:val="en-GB"/>
        </w:rPr>
        <w:t xml:space="preserve">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>The circuit parameters for each material are summari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d in 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T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ble 3. </w:t>
      </w:r>
      <w:r w:rsidR="00C42B0D" w:rsidRPr="007860E1">
        <w:rPr>
          <w:rFonts w:asciiTheme="majorBidi" w:hAnsiTheme="majorBidi" w:cstheme="majorBidi"/>
          <w:sz w:val="24"/>
          <w:szCs w:val="24"/>
          <w:lang w:val="en-GB"/>
        </w:rPr>
        <w:t>It is known that the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apacitive arc, which is proportional to the</w:t>
      </w:r>
      <w:r w:rsidR="003D5C5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>polarization resistance (R</w:t>
      </w:r>
      <w:r w:rsidR="000B7C8F" w:rsidRPr="007860E1">
        <w:rPr>
          <w:rFonts w:asciiTheme="majorBidi" w:hAnsiTheme="majorBidi" w:cstheme="majorBidi"/>
          <w:sz w:val="24"/>
          <w:szCs w:val="24"/>
          <w:vertAlign w:val="subscript"/>
          <w:lang w:val="en-GB"/>
        </w:rPr>
        <w:t>P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>),</w:t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end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EIS tests </w:t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>to increase</w:t>
      </w:r>
      <w:r w:rsidR="00C42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ith immersion time</w:t>
      </w:r>
      <w:r w:rsidR="003D5C5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XYW5nPC9BdXRob3I+PFllYXI+MjAwNzwvWWVhcj48UmVj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</w:fldData>
        </w:fldCha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XYW5nPC9BdXRob3I+PFllYXI+MjAwNzwvWWVhcj48UmVj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</w:fldData>
        </w:fldCha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.DATA 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3" w:tooltip="Alvarez-Lopez, 2010 #20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3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5" w:tooltip="Xin, 2011 #296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5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8" w:tooltip="Wang, 2007 #19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8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ut the present results show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 is </w:t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larger arc in CP-Mg processed by HPT than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the as-cast </w:t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g even after 15 days of immersion in Hank´s solu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hi&lt;/Author&gt;&lt;Year&gt;2009&lt;/Year&gt;&lt;RecNum&gt;318&lt;/RecNum&gt;&lt;DisplayText&gt;[29]&lt;/DisplayText&gt;&lt;record&gt;&lt;rec-number&gt;318&lt;/rec-number&gt;&lt;foreign-keys&gt;&lt;key app="EN" db-id="2extepfx7td9xjepaez5x9wvttdr0ztxdzs5" timestamp="1528037281"&gt;318&lt;/key&gt;&lt;/foreign-keys&gt;&lt;ref-type name="Journal Article"&gt;17&lt;/ref-type&gt;&lt;contributors&gt;&lt;authors&gt;&lt;author&gt;Shi, P.&lt;/author&gt;&lt;author&gt;Ng, W. F.&lt;/author&gt;&lt;author&gt;Wong, M. H.&lt;/author&gt;&lt;author&gt;Cheng, F. T.&lt;/author&gt;&lt;/authors&gt;&lt;/contributors&gt;&lt;titles&gt;&lt;title&gt;Improvement of corrosion resistance of pure magnesium in Hanks&amp;apos; solution by microarc oxidation with sol-gel TiO2 sealing&lt;/title&gt;&lt;secondary-title&gt;Journal of Alloys and Compounds&lt;/secondary-title&gt;&lt;/titles&gt;&lt;periodical&gt;&lt;full-title&gt;Journal of Alloys and Compounds&lt;/full-title&gt;&lt;/periodical&gt;&lt;pages&gt;286-292&lt;/pages&gt;&lt;volume&gt;469&lt;/volume&gt;&lt;number&gt;1-2&lt;/number&gt;&lt;dates&gt;&lt;year&gt;2009&lt;/year&gt;&lt;pub-dates&gt;&lt;date&gt;Feb&lt;/date&gt;&lt;/pub-dates&gt;&lt;/dates&gt;&lt;isbn&gt;0925-8388&lt;/isbn&gt;&lt;accession-num&gt;WOS:000263801500050&lt;/accession-num&gt;&lt;urls&gt;&lt;related-urls&gt;&lt;url&gt;&amp;lt;Go to ISI&amp;gt;://WOS:000263801500050&lt;/url&gt;&lt;/related-urls&gt;&lt;/urls&gt;&lt;electronic-resource-num&gt;10.1016/j.jallcom.2008.01.102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9" w:tooltip="Shi, 2009 #318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9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>. The capacitive arc of the HPT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DB7F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AZ31 is also larger than the maximum reported after long periods of immersion in similar alloys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Gu&lt;/Author&gt;&lt;Year&gt;2009&lt;/Year&gt;&lt;RecNum&gt;300&lt;/RecNum&gt;&lt;DisplayText&gt;[22, 30]&lt;/DisplayText&gt;&lt;record&gt;&lt;rec-number&gt;300&lt;/rec-number&gt;&lt;foreign-keys&gt;&lt;key app="EN" db-id="2extepfx7td9xjepaez5x9wvttdr0ztxdzs5" timestamp="1527421213"&gt;300&lt;/key&gt;&lt;/foreign-keys&gt;&lt;ref-type name="Journal Article"&gt;17&lt;/ref-type&gt;&lt;contributors&gt;&lt;authors&gt;&lt;author&gt;X. N. Gu&lt;/author&gt;&lt;author&gt;Y. F. Zheng&lt;/author&gt;&lt;author&gt;L. J. Chen&lt;/author&gt;&lt;/authors&gt;&lt;/contributors&gt;&lt;titles&gt;&lt;title&gt;Influence of artificial biological fluid composition on the biocorrosion of potential orthopedic Mg–Ca, AZ31, AZ91 alloys&lt;/title&gt;&lt;secondary-title&gt;Biomedical Materials&lt;/secondary-title&gt;&lt;/titles&gt;&lt;periodical&gt;&lt;full-title&gt;Biomedical Materials&lt;/full-title&gt;&lt;/periodical&gt;&lt;pages&gt;065011&lt;/pages&gt;&lt;volume&gt;4&lt;/volume&gt;&lt;number&gt;6&lt;/number&gt;&lt;dates&gt;&lt;year&gt;2009&lt;/year&gt;&lt;/dates&gt;&lt;isbn&gt;1748-605X&lt;/isbn&gt;&lt;urls&gt;&lt;related-urls&gt;&lt;url&gt;http://stacks.iop.org/1748-605X/4/i=6/a=065011&lt;/url&gt;&lt;/related-urls&gt;&lt;/urls&gt;&lt;/record&gt;&lt;/Cite&gt;&lt;Cite&gt;&lt;Author&gt;Tkacz&lt;/Author&gt;&lt;Year&gt;2017&lt;/Year&gt;&lt;RecNum&gt;313&lt;/RecNum&gt;&lt;record&gt;&lt;rec-number&gt;313&lt;/rec-number&gt;&lt;foreign-keys&gt;&lt;key app="EN" db-id="2extepfx7td9xjepaez5x9wvttdr0ztxdzs5" timestamp="1527973087"&gt;313&lt;/key&gt;&lt;/foreign-keys&gt;&lt;ref-type name="Journal Article"&gt;17&lt;/ref-type&gt;&lt;contributors&gt;&lt;authors&gt;&lt;author&gt;Tkacz, Jakub&lt;/author&gt;&lt;author&gt;Slouková, Karolína&lt;/author&gt;&lt;author&gt;Minda, Jozef&lt;/author&gt;&lt;author&gt;Drábiková, Juliána&lt;/author&gt;&lt;author&gt;Fintová, Stanislava&lt;/author&gt;&lt;author&gt;Doležal, Pavel&lt;/author&gt;&lt;author&gt;Wasserbauer, Jaromír&lt;/author&gt;&lt;/authors&gt;&lt;/contributors&gt;&lt;titles&gt;&lt;title&gt;Influence of the Composition of the Hank’s Balanced Salt Solution on the Corrosion Behavior of AZ31 and AZ61 Magnesium Alloys&lt;/title&gt;&lt;secondary-title&gt;Metals&lt;/secondary-title&gt;&lt;/titles&gt;&lt;periodical&gt;&lt;full-title&gt;Metals&lt;/full-title&gt;&lt;/periodical&gt;&lt;pages&gt;465&lt;/pages&gt;&lt;volume&gt;7&lt;/volume&gt;&lt;number&gt;11&lt;/number&gt;&lt;dates&gt;&lt;year&gt;2017&lt;/year&gt;&lt;/dates&gt;&lt;isbn&gt;2075-4701&lt;/isbn&gt;&lt;accession-num&gt;doi:10.3390/met7110465&lt;/accession-num&gt;&lt;urls&gt;&lt;related-urls&gt;&lt;url&gt;http://www.mdpi.com/2075-4701/7/11/465&lt;/url&gt;&lt;/related-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2" w:tooltip="Tkacz, 2017 #31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2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30" w:tooltip="Gu, 2009 #30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0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e AZ91 alloy displays a larger arc than reported for long periods of immersion in Hank´s solu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Gu&lt;/Author&gt;&lt;Year&gt;2009&lt;/Year&gt;&lt;RecNum&gt;300&lt;/RecNum&gt;&lt;DisplayText&gt;[30]&lt;/DisplayText&gt;&lt;record&gt;&lt;rec-number&gt;300&lt;/rec-number&gt;&lt;foreign-keys&gt;&lt;key app="EN" db-id="2extepfx7td9xjepaez5x9wvttdr0ztxdzs5" timestamp="1527421213"&gt;300&lt;/key&gt;&lt;/foreign-keys&gt;&lt;ref-type name="Journal Article"&gt;17&lt;/ref-type&gt;&lt;contributors&gt;&lt;authors&gt;&lt;author&gt;X. N. Gu&lt;/author&gt;&lt;author&gt;Y. F. Zheng&lt;/author&gt;&lt;author&gt;L. J. Chen&lt;/author&gt;&lt;/authors&gt;&lt;/contributors&gt;&lt;titles&gt;&lt;title&gt;Influence of artificial biological fluid composition on the biocorrosion of potential orthopedic Mg–Ca, AZ31, AZ91 alloys&lt;/title&gt;&lt;secondary-title&gt;Biomedical Materials&lt;/secondary-title&gt;&lt;/titles&gt;&lt;periodical&gt;&lt;full-title&gt;Biomedical Materials&lt;/full-title&gt;&lt;/periodical&gt;&lt;pages&gt;065011&lt;/pages&gt;&lt;volume&gt;4&lt;/volume&gt;&lt;number&gt;6&lt;/number&gt;&lt;dates&gt;&lt;year&gt;2009&lt;/year&gt;&lt;/dates&gt;&lt;isbn&gt;1748-605X&lt;/isbn&gt;&lt;urls&gt;&lt;related-urls&gt;&lt;url&gt;http://stacks.iop.org/1748-605X/4/i=6/a=065011&lt;/url&gt;&lt;/related-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0" w:tooltip="Gu, 2009 #30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0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5A480F" w:rsidRPr="007860E1">
        <w:rPr>
          <w:rFonts w:asciiTheme="majorBidi" w:hAnsiTheme="majorBidi" w:cstheme="majorBidi"/>
          <w:sz w:val="24"/>
          <w:szCs w:val="24"/>
          <w:lang w:val="en-GB"/>
        </w:rPr>
        <w:t>By contrast, t</w:t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>he HPT</w:t>
      </w:r>
      <w:r w:rsidR="00291EDA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ZK60 alloy exhibits </w:t>
      </w:r>
      <w:r w:rsidR="00F6429E" w:rsidRPr="007860E1">
        <w:rPr>
          <w:rFonts w:asciiTheme="majorBidi" w:hAnsiTheme="majorBidi" w:cstheme="majorBidi"/>
          <w:sz w:val="24"/>
          <w:szCs w:val="24"/>
          <w:lang w:val="en-GB"/>
        </w:rPr>
        <w:t>comparable behavio</w:t>
      </w:r>
      <w:r w:rsidR="00BC07B0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F6429E" w:rsidRPr="007860E1">
        <w:rPr>
          <w:rFonts w:asciiTheme="majorBidi" w:hAnsiTheme="majorBidi" w:cstheme="majorBidi"/>
          <w:sz w:val="24"/>
          <w:szCs w:val="24"/>
          <w:lang w:val="en-GB"/>
        </w:rPr>
        <w:t>r</w:t>
      </w:r>
      <w:r w:rsidR="0018199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5A480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 that </w:t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ported for a similar alloy tested using </w:t>
      </w:r>
      <w:r w:rsidR="005A480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hosphate buffer saline </w:t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olu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Pompa&lt;/Author&gt;&lt;Year&gt;2015&lt;/Year&gt;&lt;RecNum&gt;312&lt;/RecNum&gt;&lt;DisplayText&gt;[21]&lt;/DisplayText&gt;&lt;record&gt;&lt;rec-number&gt;312&lt;/rec-number&gt;&lt;foreign-keys&gt;&lt;key app="EN" db-id="2extepfx7td9xjepaez5x9wvttdr0ztxdzs5" timestamp="1527967763"&gt;312&lt;/key&gt;&lt;/foreign-keys&gt;&lt;ref-type name="Journal Article"&gt;17&lt;/ref-type&gt;&lt;contributors&gt;&lt;authors&gt;&lt;author&gt;Pompa, L.&lt;/author&gt;&lt;author&gt;Rahman, Z. U.&lt;/author&gt;&lt;author&gt;Munoz, E.&lt;/author&gt;&lt;author&gt;Haider, W.&lt;/author&gt;&lt;/authors&gt;&lt;/contributors&gt;&lt;titles&gt;&lt;title&gt;Surface characterization and cytotoxicity response of biodegradable magnesium alloys&lt;/title&gt;&lt;secondary-title&gt;Materials Science &amp;amp; Engineering C-Materials for Biological Applications&lt;/secondary-title&gt;&lt;/titles&gt;&lt;periodical&gt;&lt;full-title&gt;Materials Science &amp;amp; Engineering C-Materials for Biological Applications&lt;/full-title&gt;&lt;/periodical&gt;&lt;pages&gt;761-768&lt;/pages&gt;&lt;volume&gt;49&lt;/volume&gt;&lt;dates&gt;&lt;year&gt;2015&lt;/year&gt;&lt;pub-dates&gt;&lt;date&gt;Apr&lt;/date&gt;&lt;/pub-dates&gt;&lt;/dates&gt;&lt;isbn&gt;0928-4931&lt;/isbn&gt;&lt;accession-num&gt;WOS:000350514100087&lt;/accession-num&gt;&lt;urls&gt;&lt;related-urls&gt;&lt;url&gt;&amp;lt;Go to ISI&amp;gt;://WOS:000350514100087&lt;/url&gt;&lt;/related-urls&gt;&lt;/urls&gt;&lt;electronic-resource-num&gt;10.1016/j.msec.2015.01.017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1" w:tooltip="Pompa, 2015 #312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1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2C2D3D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F6429E" w:rsidRPr="007860E1" w:rsidRDefault="00F6429E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The appearance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the surface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samples af</w:t>
      </w:r>
      <w:r w:rsidR="00D36BF0" w:rsidRPr="007860E1">
        <w:rPr>
          <w:rFonts w:asciiTheme="majorBidi" w:hAnsiTheme="majorBidi" w:cstheme="majorBidi"/>
          <w:sz w:val="24"/>
          <w:szCs w:val="24"/>
          <w:lang w:val="en-GB"/>
        </w:rPr>
        <w:t>ter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</w:t>
      </w:r>
      <w:r w:rsidR="00D36BF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IS tests 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>are</w:t>
      </w:r>
      <w:r w:rsidR="00D36BF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hown in Fig. 7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ogether with higher magnification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corrosion features. The extruded AZ31 and the HPT</w:t>
      </w:r>
      <w:r w:rsidR="00BC07B0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processed ZK60 alloys exhibit a significant area covered by corrosion products wh</w:t>
      </w:r>
      <w:r w:rsidR="00BC07B0" w:rsidRPr="007860E1">
        <w:rPr>
          <w:rFonts w:asciiTheme="majorBidi" w:hAnsiTheme="majorBidi" w:cstheme="majorBidi"/>
          <w:sz w:val="24"/>
          <w:szCs w:val="24"/>
          <w:lang w:val="en-GB"/>
        </w:rPr>
        <w:t>erea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other samples </w:t>
      </w:r>
      <w:r w:rsidR="00E238D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nly 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>exhibit</w:t>
      </w:r>
      <w:r w:rsidR="00E238D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mall and well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E238D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istributed points of corrosion. Isolated areas with thick Mg and O rich layers are observed in 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E238D7" w:rsidRPr="007860E1">
        <w:rPr>
          <w:rFonts w:asciiTheme="majorBidi" w:hAnsiTheme="majorBidi" w:cstheme="majorBidi"/>
          <w:sz w:val="24"/>
          <w:szCs w:val="24"/>
          <w:lang w:val="en-GB"/>
        </w:rPr>
        <w:t>CP-Mg and ZK60 alloy</w:t>
      </w:r>
      <w:r w:rsidR="008C2A2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E238D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Z91 displays localized corrosion near </w:t>
      </w:r>
      <w:r w:rsidR="000B7C8F" w:rsidRPr="007860E1">
        <w:rPr>
          <w:rFonts w:asciiTheme="majorBidi" w:hAnsiTheme="majorBidi" w:cstheme="majorBidi"/>
          <w:sz w:val="24"/>
          <w:szCs w:val="24"/>
          <w:lang w:val="en-GB"/>
        </w:rPr>
        <w:t>Si</w:t>
      </w:r>
      <w:r w:rsidR="00E238D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Al rich phases. </w:t>
      </w:r>
      <w:r w:rsidR="0005352F" w:rsidRPr="007860E1">
        <w:rPr>
          <w:rFonts w:asciiTheme="majorBidi" w:hAnsiTheme="majorBidi" w:cstheme="majorBidi"/>
          <w:sz w:val="24"/>
          <w:szCs w:val="24"/>
          <w:lang w:val="en-GB"/>
        </w:rPr>
        <w:t>The HPT</w:t>
      </w:r>
      <w:r w:rsidR="00BC07B0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0535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AZ31 alloy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hows no </w:t>
      </w:r>
      <w:r w:rsidR="000535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vidence of localized corrosion after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05352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IS test. </w:t>
      </w:r>
    </w:p>
    <w:p w:rsidR="00E956B3" w:rsidRPr="007860E1" w:rsidRDefault="00834FBE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3.4 Hydrogen evolution tests</w:t>
      </w:r>
    </w:p>
    <w:p w:rsidR="0038523D" w:rsidRPr="007860E1" w:rsidRDefault="00840463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3211D5" w:rsidRPr="007860E1">
        <w:rPr>
          <w:rFonts w:asciiTheme="majorBidi" w:hAnsiTheme="majorBidi" w:cstheme="majorBidi"/>
          <w:sz w:val="24"/>
          <w:szCs w:val="24"/>
          <w:lang w:val="en-GB"/>
        </w:rPr>
        <w:t>hydrogen volume and rate of degradation are plotted</w:t>
      </w:r>
      <w:r w:rsidR="00D36BF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s a function of time in Fig. 8</w:t>
      </w:r>
      <w:r w:rsidR="003211D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or the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ur </w:t>
      </w:r>
      <w:r w:rsidR="003211D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ifferent materials. The total volume of hydrogen is larger in </w:t>
      </w:r>
      <w:r w:rsidR="000E007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oth </w:t>
      </w:r>
      <w:r w:rsidR="003211D5" w:rsidRPr="007860E1">
        <w:rPr>
          <w:rFonts w:asciiTheme="majorBidi" w:hAnsiTheme="majorBidi" w:cstheme="majorBidi"/>
          <w:sz w:val="24"/>
          <w:szCs w:val="24"/>
          <w:lang w:val="en-GB"/>
        </w:rPr>
        <w:t>the as-cast CP-Mg and the HPT</w:t>
      </w:r>
      <w:r w:rsidR="000E007E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3211D5" w:rsidRPr="007860E1">
        <w:rPr>
          <w:rFonts w:asciiTheme="majorBidi" w:hAnsiTheme="majorBidi" w:cstheme="majorBidi"/>
          <w:sz w:val="24"/>
          <w:szCs w:val="24"/>
          <w:lang w:val="en-GB"/>
        </w:rPr>
        <w:t>processed ZK60</w:t>
      </w:r>
      <w:r w:rsidR="000E007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lloy</w:t>
      </w:r>
      <w:r w:rsidR="003211D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dicating a </w:t>
      </w:r>
      <w:r w:rsidR="00C2569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ore severe degradation in these samples. There is a general trend of decreasing rate of degradation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uring </w:t>
      </w:r>
      <w:r w:rsidR="00C25692" w:rsidRPr="007860E1">
        <w:rPr>
          <w:rFonts w:asciiTheme="majorBidi" w:hAnsiTheme="majorBidi" w:cstheme="majorBidi"/>
          <w:sz w:val="24"/>
          <w:szCs w:val="24"/>
          <w:lang w:val="en-GB"/>
        </w:rPr>
        <w:t xml:space="preserve">long exposure periods. </w:t>
      </w:r>
      <w:r w:rsidR="00A5210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re was no significant change in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A5210B" w:rsidRPr="007860E1">
        <w:rPr>
          <w:rFonts w:asciiTheme="majorBidi" w:hAnsiTheme="majorBidi" w:cstheme="majorBidi"/>
          <w:sz w:val="24"/>
          <w:szCs w:val="24"/>
          <w:lang w:val="en-GB"/>
        </w:rPr>
        <w:t>hydrogen volume after 2 days of immersion of HPT</w:t>
      </w:r>
      <w:r w:rsidR="000E007E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A5210B" w:rsidRPr="007860E1">
        <w:rPr>
          <w:rFonts w:asciiTheme="majorBidi" w:hAnsiTheme="majorBidi" w:cstheme="majorBidi"/>
          <w:sz w:val="24"/>
          <w:szCs w:val="24"/>
          <w:lang w:val="en-GB"/>
        </w:rPr>
        <w:t>processed CP-Mg, AZ31 and AZ91 and the solution treated AZ91 alloy. The penetration rates in these samples were l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ss </w:t>
      </w:r>
      <w:r w:rsidR="00A5210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n 0.1 mm/year after 2 days of immersion. </w:t>
      </w:r>
    </w:p>
    <w:p w:rsidR="007917B8" w:rsidRPr="007860E1" w:rsidRDefault="00A5210B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samples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are shown in Fig. 9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at different periods of immersion in Hank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´s solution 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d areas of localized corrosion after 28 days of immersion are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presented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 Fig. </w:t>
      </w:r>
      <w:r w:rsidR="00D36BF0" w:rsidRPr="007860E1">
        <w:rPr>
          <w:rFonts w:asciiTheme="majorBidi" w:hAnsiTheme="majorBidi" w:cstheme="majorBidi"/>
          <w:sz w:val="24"/>
          <w:szCs w:val="24"/>
          <w:lang w:val="en-GB"/>
        </w:rPr>
        <w:t>10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evere localized corrosion takes place in the as-cast CP-Mg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within 7 day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leading to the formation of a hole in 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>disc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fter 14 days whi</w:t>
      </w:r>
      <w:r w:rsidR="000E007E" w:rsidRPr="007860E1">
        <w:rPr>
          <w:rFonts w:asciiTheme="majorBidi" w:hAnsiTheme="majorBidi" w:cstheme="majorBidi"/>
          <w:sz w:val="24"/>
          <w:szCs w:val="24"/>
          <w:lang w:val="en-GB"/>
        </w:rPr>
        <w:t>lst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reas away from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hole 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xhibit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no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ignificant corrosion.</w:t>
      </w:r>
      <w:r w:rsidR="0078115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>The HPT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CP-Mg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displays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 more uniform corrosion throughout the sample surface although localized corrosion was observed at the edge of the disc after 14 days of immersion. This localized corrosion at the border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failed to</w:t>
      </w:r>
      <w:r w:rsidR="007917B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propagate significantly in the next 14 days suggesting that HPT processing reduces the tendency for localized corrosion in this material.  </w:t>
      </w:r>
    </w:p>
    <w:p w:rsidR="007917B8" w:rsidRPr="007860E1" w:rsidRDefault="007917B8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trike/>
          <w:color w:val="FF0000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The extruded AZ31 and the solution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treated AZ91</w:t>
      </w:r>
      <w:r w:rsidR="0078115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alloys</w:t>
      </w:r>
      <w:r w:rsidR="0078115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reveal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igns of localized corrosion 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>which are not as severe as in the as-cast CP-Mg. The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se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reas of localized corrosion are filled with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 product that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appears t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o slow down its propagation.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By contrast, t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>he HPT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AZ31 and AZ91 alloys display a more widespread corrosion within the first days of immersion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>alt</w:t>
      </w:r>
      <w:r w:rsidR="0028686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ough areas of localized corrosion are also observed. </w:t>
      </w:r>
    </w:p>
    <w:p w:rsidR="00A5210B" w:rsidRPr="007860E1" w:rsidRDefault="00A5210B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116429" w:rsidRPr="007860E1">
        <w:rPr>
          <w:rFonts w:asciiTheme="majorBidi" w:hAnsiTheme="majorBidi" w:cstheme="majorBidi"/>
          <w:sz w:val="24"/>
          <w:szCs w:val="24"/>
          <w:lang w:val="en-GB"/>
        </w:rPr>
        <w:t>ZK60 alloy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hows evidence of significant degradation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but nevertheles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corrosion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appear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o be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enerally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uniform. This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in agreement with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polarization test for the ZK60 alloy which suggested 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>homogeneous</w:t>
      </w:r>
      <w:r w:rsidRPr="007860E1">
        <w:rPr>
          <w:rFonts w:asciiTheme="majorBidi" w:hAnsiTheme="majorBidi" w:cstheme="majorBidi"/>
          <w:color w:val="FF0000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corrosion behavio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for this material. </w:t>
      </w:r>
      <w:r w:rsidR="0011642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t is apparent that HPT processing is detrimental for this alloy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ince </w:t>
      </w:r>
      <w:r w:rsidR="0011642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rate of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degradatio</w:t>
      </w:r>
      <w:r w:rsidR="00C016E3" w:rsidRPr="007860E1">
        <w:rPr>
          <w:rFonts w:asciiTheme="majorBidi" w:hAnsiTheme="majorBidi" w:cstheme="majorBidi"/>
          <w:sz w:val="24"/>
          <w:szCs w:val="24"/>
          <w:lang w:val="en-GB"/>
        </w:rPr>
        <w:t>n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084E76" w:rsidRPr="007860E1">
        <w:rPr>
          <w:rFonts w:asciiTheme="majorBidi" w:hAnsiTheme="majorBidi" w:cstheme="majorBidi"/>
          <w:sz w:val="24"/>
          <w:szCs w:val="24"/>
          <w:lang w:val="en-GB"/>
        </w:rPr>
        <w:t>appear</w:t>
      </w:r>
      <w:r w:rsidR="007E34CE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o </w:t>
      </w:r>
      <w:r w:rsidR="00242CB5" w:rsidRPr="007860E1">
        <w:rPr>
          <w:rFonts w:asciiTheme="majorBidi" w:hAnsiTheme="majorBidi" w:cstheme="majorBidi"/>
          <w:sz w:val="24"/>
          <w:szCs w:val="24"/>
          <w:lang w:val="en-GB"/>
        </w:rPr>
        <w:t>increase</w:t>
      </w:r>
      <w:r w:rsidR="00C016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fter </w:t>
      </w:r>
      <w:r w:rsidR="00382A8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PD processing. </w:t>
      </w:r>
    </w:p>
    <w:p w:rsidR="0012571A" w:rsidRPr="007860E1" w:rsidRDefault="0012571A" w:rsidP="00FE22AE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>4. Discussion</w:t>
      </w:r>
    </w:p>
    <w:p w:rsidR="000B64B6" w:rsidRPr="007860E1" w:rsidRDefault="00A10B4A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4.1. </w:t>
      </w:r>
      <w:r w:rsidR="004A4E44" w:rsidRPr="007860E1">
        <w:rPr>
          <w:rFonts w:asciiTheme="majorBidi" w:hAnsiTheme="majorBidi" w:cstheme="majorBidi"/>
          <w:sz w:val="24"/>
          <w:szCs w:val="24"/>
          <w:lang w:val="en-GB"/>
        </w:rPr>
        <w:t>Cytotoxicity</w:t>
      </w:r>
    </w:p>
    <w:p w:rsidR="00B5198D" w:rsidRPr="007860E1" w:rsidRDefault="008D3EF8" w:rsidP="008D3EF8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It was shown earlier that HPT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ignificantly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fines 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grain size and increases the strength of pure magnesium a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>AZ31, AZ91 and ZK60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lloys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ilva&lt;/Author&gt;&lt;RecNum&gt;367&lt;/RecNum&gt;&lt;DisplayText&gt;[14]&lt;/DisplayText&gt;&lt;record&gt;&lt;rec-number&gt;367&lt;/rec-number&gt;&lt;foreign-keys&gt;&lt;key app="EN" db-id="2extepfx7td9xjepaez5x9wvttdr0ztxdzs5" timestamp="1545944736"&gt;367&lt;/key&gt;&lt;/foreign-keys&gt;&lt;ref-type name="Journal Article"&gt;17&lt;/ref-type&gt;&lt;contributors&gt;&lt;authors&gt;&lt;author&gt;Silva, C. L. P.&lt;/author&gt;&lt;author&gt;Soares, R. B.&lt;/author&gt;&lt;author&gt;Pereira, P. H. R.&lt;/author&gt;&lt;author&gt;Figueiredo, R. B.&lt;/author&gt;&lt;author&gt;Lins, V. F. C.&lt;/author&gt;&lt;author&gt;Langdon, T. G.&lt;/author&gt;&lt;/authors&gt;&lt;/contributors&gt;&lt;titles&gt;&lt;title&gt;The Effect of High-Pressure Torsion on Microstructure, Hardness and Corrosion Behavior for Pure Magnesium and Different Magnesium Alloys&lt;/title&gt;&lt;secondary-title&gt;Advanced Engineering Materials&lt;/secondary-title&gt;&lt;/titles&gt;&lt;periodical&gt;&lt;full-title&gt;Advanced Engineering Materials&lt;/full-title&gt;&lt;/periodical&gt;&lt;volume&gt;In press&lt;/volume&gt;&lt;dates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4" w:tooltip="Silva,  #36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4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>. Improving the mechanical properties is important for load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earing 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orthopaedic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mplants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ut, in addition, the </w:t>
      </w:r>
      <w:r w:rsidR="00144328" w:rsidRPr="007860E1">
        <w:rPr>
          <w:rFonts w:asciiTheme="majorBidi" w:hAnsiTheme="majorBidi" w:cstheme="majorBidi"/>
          <w:sz w:val="24"/>
          <w:szCs w:val="24"/>
          <w:lang w:val="en-GB"/>
        </w:rPr>
        <w:t>biocompatibility and corrosion behavio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14432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must be fully examined</w:t>
      </w:r>
      <w:r w:rsidR="00144328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0B64B6" w:rsidRPr="007860E1" w:rsidRDefault="008D3EF8" w:rsidP="008D3EF8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t is well established that pure magnesium is 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>biocompatib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le.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AC1A31" w:rsidRPr="007860E1">
        <w:rPr>
          <w:rFonts w:asciiTheme="majorBidi" w:hAnsiTheme="majorBidi" w:cstheme="majorBidi"/>
          <w:sz w:val="24"/>
          <w:szCs w:val="24"/>
          <w:lang w:val="en-GB"/>
        </w:rPr>
        <w:t>T</w:t>
      </w:r>
      <w:r w:rsidR="00AC1A31" w:rsidRPr="007860E1">
        <w:rPr>
          <w:rFonts w:asciiTheme="majorBidi" w:hAnsiTheme="majorBidi" w:cstheme="majorBidi"/>
          <w:sz w:val="24"/>
          <w:szCs w:val="24"/>
        </w:rPr>
        <w:t xml:space="preserve">he effect of texture, concentration and </w:t>
      </w:r>
      <w:r w:rsidRPr="007860E1">
        <w:rPr>
          <w:rFonts w:asciiTheme="majorBidi" w:hAnsiTheme="majorBidi" w:cstheme="majorBidi"/>
          <w:sz w:val="24"/>
          <w:szCs w:val="24"/>
        </w:rPr>
        <w:t xml:space="preserve">the </w:t>
      </w:r>
      <w:r w:rsidR="00AC1A31" w:rsidRPr="007860E1">
        <w:rPr>
          <w:rFonts w:asciiTheme="majorBidi" w:hAnsiTheme="majorBidi" w:cstheme="majorBidi"/>
          <w:sz w:val="24"/>
          <w:szCs w:val="24"/>
        </w:rPr>
        <w:t xml:space="preserve">pH of extruded pure magnesium samples on </w:t>
      </w:r>
      <w:r w:rsidRPr="007860E1">
        <w:rPr>
          <w:rFonts w:asciiTheme="majorBidi" w:hAnsiTheme="majorBidi" w:cstheme="majorBidi"/>
          <w:sz w:val="24"/>
          <w:szCs w:val="24"/>
        </w:rPr>
        <w:t xml:space="preserve">a </w:t>
      </w:r>
      <w:r w:rsidR="00AC1A31" w:rsidRPr="007860E1">
        <w:rPr>
          <w:rFonts w:asciiTheme="majorBidi" w:hAnsiTheme="majorBidi" w:cstheme="majorBidi"/>
          <w:sz w:val="24"/>
          <w:szCs w:val="24"/>
        </w:rPr>
        <w:t xml:space="preserve">mouse osteoblast cell viability </w:t>
      </w:r>
      <w:r w:rsidR="00AC1A31" w:rsidRPr="007860E1">
        <w:rPr>
          <w:rFonts w:asciiTheme="majorBidi" w:hAnsiTheme="majorBidi" w:cstheme="majorBidi"/>
          <w:sz w:val="24"/>
          <w:szCs w:val="24"/>
        </w:rPr>
        <w:lastRenderedPageBreak/>
        <w:t>were investigated</w:t>
      </w:r>
      <w:r w:rsidRPr="007860E1">
        <w:rPr>
          <w:rFonts w:asciiTheme="majorBidi" w:hAnsiTheme="majorBidi" w:cstheme="majorBidi"/>
          <w:sz w:val="24"/>
          <w:szCs w:val="24"/>
        </w:rPr>
        <w:t xml:space="preserve"> recently </w:t>
      </w:r>
      <w:r w:rsidR="00AC1A31" w:rsidRPr="007860E1">
        <w:rPr>
          <w:rFonts w:asciiTheme="majorBidi" w:hAnsiTheme="majorBidi" w:cstheme="majorBidi"/>
          <w:sz w:val="24"/>
          <w:szCs w:val="24"/>
        </w:rPr>
        <w:t xml:space="preserve">and the results </w:t>
      </w:r>
      <w:r w:rsidRPr="007860E1">
        <w:rPr>
          <w:rFonts w:asciiTheme="majorBidi" w:hAnsiTheme="majorBidi" w:cstheme="majorBidi"/>
          <w:sz w:val="24"/>
          <w:szCs w:val="24"/>
        </w:rPr>
        <w:t xml:space="preserve">showed </w:t>
      </w:r>
      <w:r w:rsidR="00AC1A31" w:rsidRPr="007860E1">
        <w:rPr>
          <w:rFonts w:asciiTheme="majorBidi" w:hAnsiTheme="majorBidi" w:cstheme="majorBidi"/>
          <w:sz w:val="24"/>
          <w:szCs w:val="24"/>
        </w:rPr>
        <w:t>that different textures and concentrations up to 4 x 10</w:t>
      </w:r>
      <w:r w:rsidR="00AC1A31" w:rsidRPr="007860E1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AC1A31" w:rsidRPr="007860E1">
        <w:rPr>
          <w:rFonts w:asciiTheme="majorBidi" w:hAnsiTheme="majorBidi" w:cstheme="majorBidi"/>
          <w:sz w:val="24"/>
          <w:szCs w:val="24"/>
        </w:rPr>
        <w:sym w:font="Symbol" w:char="F06D"/>
      </w:r>
      <w:r w:rsidR="00AC1A31" w:rsidRPr="007860E1">
        <w:rPr>
          <w:rFonts w:asciiTheme="majorBidi" w:hAnsiTheme="majorBidi" w:cstheme="majorBidi"/>
          <w:sz w:val="24"/>
          <w:szCs w:val="24"/>
        </w:rPr>
        <w:t>g mL</w:t>
      </w:r>
      <w:r w:rsidR="00AC1A31" w:rsidRPr="007860E1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7860E1">
        <w:rPr>
          <w:rFonts w:asciiTheme="majorBidi" w:hAnsiTheme="majorBidi" w:cstheme="majorBidi"/>
          <w:sz w:val="24"/>
          <w:szCs w:val="24"/>
        </w:rPr>
        <w:t xml:space="preserve">had no effect on the </w:t>
      </w:r>
      <w:r w:rsidR="00AC1A31" w:rsidRPr="007860E1">
        <w:rPr>
          <w:rFonts w:asciiTheme="majorBidi" w:hAnsiTheme="majorBidi" w:cstheme="majorBidi"/>
          <w:sz w:val="24"/>
          <w:szCs w:val="24"/>
        </w:rPr>
        <w:t xml:space="preserve">cells whereas the cell viability was lower than the control for pH 10.0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Bahl&lt;/Author&gt;&lt;Year&gt;2014&lt;/Year&gt;&lt;RecNum&gt;168&lt;/RecNum&gt;&lt;DisplayText&gt;[31]&lt;/DisplayText&gt;&lt;record&gt;&lt;rec-number&gt;168&lt;/rec-number&gt;&lt;foreign-keys&gt;&lt;key app="EN" db-id="2extepfx7td9xjepaez5x9wvttdr0ztxdzs5" timestamp="1501087284"&gt;168&lt;/key&gt;&lt;/foreign-keys&gt;&lt;ref-type name="Journal Article"&gt;17&lt;/ref-type&gt;&lt;contributors&gt;&lt;authors&gt;&lt;author&gt;Bahl, Sumit&lt;/author&gt;&lt;author&gt;Suwas, Satyam&lt;/author&gt;&lt;author&gt;Chatterjee, Kaushik&lt;/author&gt;&lt;/authors&gt;&lt;/contributors&gt;&lt;titles&gt;&lt;title&gt;The control of crystallographic texture in the use of magnesium as a resorbable biomaterial&lt;/title&gt;&lt;secondary-title&gt;RSC Advances&lt;/secondary-title&gt;&lt;/titles&gt;&lt;periodical&gt;&lt;full-title&gt;RSC Advances&lt;/full-title&gt;&lt;/periodical&gt;&lt;pages&gt;55677-55684&lt;/pages&gt;&lt;volume&gt;4&lt;/volume&gt;&lt;dates&gt;&lt;year&gt;2014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1" w:tooltip="Bahl, 2014 #168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1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3314A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Grain refinement of cast pure magnesium by small (0.25% and 1%) additions of Zr enhanc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d the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steoblast cell activity and proliferation </w:t>
      </w:r>
      <w:r w:rsidR="000648D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>experiments</w:t>
      </w:r>
      <w:r w:rsidR="000648D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performed </w:t>
      </w:r>
      <w:r w:rsidR="000648D1" w:rsidRPr="007860E1">
        <w:rPr>
          <w:rFonts w:asciiTheme="majorBidi" w:hAnsiTheme="majorBidi" w:cstheme="majorBidi"/>
          <w:i/>
          <w:sz w:val="24"/>
          <w:szCs w:val="24"/>
          <w:lang w:val="en-GB"/>
        </w:rPr>
        <w:t>in vitro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aha&lt;/Author&gt;&lt;Year&gt;2015&lt;/Year&gt;&lt;RecNum&gt;189&lt;/RecNum&gt;&lt;DisplayText&gt;[32]&lt;/DisplayText&gt;&lt;record&gt;&lt;rec-number&gt;189&lt;/rec-number&gt;&lt;foreign-keys&gt;&lt;key app="EN" db-id="2extepfx7td9xjepaez5x9wvttdr0ztxdzs5" timestamp="1501087284"&gt;189&lt;/key&gt;&lt;/foreign-keys&gt;&lt;ref-type name="Journal Article"&gt;17&lt;/ref-type&gt;&lt;contributors&gt;&lt;authors&gt;&lt;author&gt;Partha Saha&lt;/author&gt;&lt;author&gt;Mangal Roy&lt;/author&gt;&lt;author&gt;Moni Kanchan Datta&lt;/author&gt;&lt;author&gt;Boeun Lee&lt;/author&gt;&lt;author&gt;Prashant N. Kumta&lt;/author&gt;&lt;/authors&gt;&lt;/contributors&gt;&lt;titles&gt;&lt;title&gt;Effects of grain refinement on the biocorrosion and in vitro bioactivity of magnesium&lt;/title&gt;&lt;secondary-title&gt;Materials Science and Engineering C&lt;/secondary-title&gt;&lt;/titles&gt;&lt;periodical&gt;&lt;full-title&gt;Materials Science and Engineering C&lt;/full-title&gt;&lt;/periodical&gt;&lt;pages&gt;294-303&lt;/pages&gt;&lt;volume&gt;57&lt;/volume&gt;&lt;dates&gt;&lt;year&gt;2015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2" w:tooltip="Saha, 2015 #189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2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0648D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The present result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demonstrate 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F51CB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nounced 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rain refinemen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produced b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y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HPT 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does not compromise the </w:t>
      </w:r>
      <w:r w:rsidR="00363A75" w:rsidRPr="007860E1">
        <w:rPr>
          <w:rFonts w:asciiTheme="majorBidi" w:hAnsiTheme="majorBidi" w:cstheme="majorBidi"/>
          <w:i/>
          <w:sz w:val="24"/>
          <w:szCs w:val="24"/>
          <w:lang w:val="en-GB"/>
        </w:rPr>
        <w:t xml:space="preserve">in </w:t>
      </w:r>
      <w:proofErr w:type="spellStart"/>
      <w:r w:rsidR="00363A75" w:rsidRPr="007860E1">
        <w:rPr>
          <w:rFonts w:asciiTheme="majorBidi" w:hAnsiTheme="majorBidi" w:cstheme="majorBidi"/>
          <w:i/>
          <w:sz w:val="24"/>
          <w:szCs w:val="24"/>
          <w:lang w:val="en-GB"/>
        </w:rPr>
        <w:t>vitro</w:t>
      </w:r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>biocompatibility</w:t>
      </w:r>
      <w:proofErr w:type="spellEnd"/>
      <w:r w:rsidR="00B5198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pure magnesium.</w:t>
      </w:r>
    </w:p>
    <w:p w:rsidR="00782D64" w:rsidRPr="007860E1" w:rsidRDefault="00363A75" w:rsidP="009B5B78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The cytotoxicity of different magnesium alloys was analyzed on human osteosarcoma cells (MG63) and </w:t>
      </w:r>
      <w:r w:rsidR="008D3EF8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there was 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>acceptable toxicity (grade I) in extruded and ECAP</w:t>
      </w:r>
      <w:r w:rsidR="000648D1" w:rsidRPr="007860E1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ed AZ31 except for one ECAP condition that led to </w:t>
      </w:r>
      <w:r w:rsidR="008D3EF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rade II toxicity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Gu&lt;/Author&gt;&lt;Year&gt;2011&lt;/Year&gt;&lt;RecNum&gt;311&lt;/RecNum&gt;&lt;DisplayText&gt;[33]&lt;/DisplayText&gt;&lt;record&gt;&lt;rec-number&gt;311&lt;/rec-number&gt;&lt;foreign-keys&gt;&lt;key app="EN" db-id="2extepfx7td9xjepaez5x9wvttdr0ztxdzs5" timestamp="1527966251"&gt;311&lt;/key&gt;&lt;/foreign-keys&gt;&lt;ref-type name="Journal Article"&gt;17&lt;/ref-type&gt;&lt;contributors&gt;&lt;authors&gt;&lt;author&gt;Gu, X. N.&lt;/author&gt;&lt;author&gt;Li, N.&lt;/author&gt;&lt;author&gt;Zheng, Y. F.&lt;/author&gt;&lt;author&gt;Kang, F.&lt;/author&gt;&lt;author&gt;Wang, J. T.&lt;/author&gt;&lt;author&gt;Ruan, Liquan&lt;/author&gt;&lt;/authors&gt;&lt;/contributors&gt;&lt;titles&gt;&lt;title&gt;In vitro study on equal channel angular pressing AZ31 magnesium alloy with and without back pressure&lt;/title&gt;&lt;secondary-title&gt;Materials Science and Engineering: B&lt;/secondary-title&gt;&lt;/titles&gt;&lt;periodical&gt;&lt;full-title&gt;Materials Science and Engineering: B&lt;/full-title&gt;&lt;/periodical&gt;&lt;pages&gt;1802-1806&lt;/pages&gt;&lt;volume&gt;176&lt;/volume&gt;&lt;number&gt;20&lt;/number&gt;&lt;keywords&gt;&lt;keyword&gt;Mg alloy&lt;/keyword&gt;&lt;keyword&gt;Biomaterials&lt;/keyword&gt;&lt;keyword&gt;ECAP&lt;/keyword&gt;&lt;keyword&gt;BP-ECAP&lt;/keyword&gt;&lt;keyword&gt;Corrosion&lt;/keyword&gt;&lt;keyword&gt;Cytotoxicity&lt;/keyword&gt;&lt;/keywords&gt;&lt;dates&gt;&lt;year&gt;2011&lt;/year&gt;&lt;pub-dates&gt;&lt;date&gt;2011/12/15/&lt;/date&gt;&lt;/pub-dates&gt;&lt;/dates&gt;&lt;isbn&gt;0921-5107&lt;/isbn&gt;&lt;urls&gt;&lt;related-urls&gt;&lt;url&gt;http://www.sciencedirect.com/science/article/pii/S0921510711001681&lt;/url&gt;&lt;/related-urls&gt;&lt;/urls&gt;&lt;electronic-resource-num&gt;https://doi.org/10.1016/j.mseb.2011.04.003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3" w:tooltip="Gu, 2011 #311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3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70108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t </w:t>
      </w:r>
      <w:r w:rsidR="008D3EF8" w:rsidRPr="007860E1">
        <w:rPr>
          <w:rFonts w:asciiTheme="majorBidi" w:hAnsiTheme="majorBidi" w:cstheme="majorBidi"/>
          <w:sz w:val="24"/>
          <w:szCs w:val="24"/>
          <w:lang w:val="en-GB"/>
        </w:rPr>
        <w:t>was</w:t>
      </w:r>
      <w:r w:rsidR="0070108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lso shown that non-cytotoxic coatings </w:t>
      </w:r>
      <w:r w:rsidR="008D3EF8" w:rsidRPr="007860E1">
        <w:rPr>
          <w:rFonts w:asciiTheme="majorBidi" w:hAnsiTheme="majorBidi" w:cstheme="majorBidi"/>
          <w:sz w:val="24"/>
          <w:szCs w:val="24"/>
          <w:lang w:val="en-GB"/>
        </w:rPr>
        <w:t>may</w:t>
      </w:r>
      <w:r w:rsidR="0070108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be used in this alloy.</w:t>
      </w:r>
      <w:r w:rsidR="002562C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Z31 alloy coated with polycaprolactone showed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higher rat skeletal muscle cell viability than annealed samples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Hanas&lt;/Author&gt;&lt;Year&gt;2016&lt;/Year&gt;&lt;RecNum&gt;396&lt;/RecNum&gt;&lt;DisplayText&gt;[34]&lt;/DisplayText&gt;&lt;record&gt;&lt;rec-number&gt;396&lt;/rec-number&gt;&lt;foreign-keys&gt;&lt;key app="EN" db-id="2extepfx7td9xjepaez5x9wvttdr0ztxdzs5" timestamp="1550089450"&gt;396&lt;/key&gt;&lt;/foreign-keys&gt;&lt;ref-type name="Journal Article"&gt;17&lt;/ref-type&gt;&lt;contributors&gt;&lt;authors&gt;&lt;author&gt;Hanas, T.&lt;/author&gt;&lt;author&gt;Sampath Kumar, T. S.&lt;/author&gt;&lt;author&gt;Perumal, Govindaraj&lt;/author&gt;&lt;author&gt;Doble, Mukesh&lt;/author&gt;&lt;/authors&gt;&lt;/contributors&gt;&lt;titles&gt;&lt;title&gt;Tailoring degradation of AZ31 alloy by surface pre-treatment and electrospun PCL fibrous coating&lt;/title&gt;&lt;secondary-title&gt;Materials Science and Engineering: C&lt;/secondary-title&gt;&lt;/titles&gt;&lt;periodical&gt;&lt;full-title&gt;Materials Science and Engineering: C&lt;/full-title&gt;&lt;/periodical&gt;&lt;pages&gt;43-50&lt;/pages&gt;&lt;volume&gt;65&lt;/volume&gt;&lt;keywords&gt;&lt;keyword&gt;AZ31 magnesium alloy&lt;/keyword&gt;&lt;keyword&gt;Acid pre-treatment&lt;/keyword&gt;&lt;keyword&gt;Electrospinning&lt;/keyword&gt;&lt;keyword&gt;Polycaprolactone&lt;/keyword&gt;&lt;keyword&gt;Biodegradation&lt;/keyword&gt;&lt;keyword&gt;Biomineralization&lt;/keyword&gt;&lt;/keywords&gt;&lt;dates&gt;&lt;year&gt;2016&lt;/year&gt;&lt;pub-dates&gt;&lt;date&gt;2016/08/01/&lt;/date&gt;&lt;/pub-dates&gt;&lt;/dates&gt;&lt;isbn&gt;0928-4931&lt;/isbn&gt;&lt;urls&gt;&lt;related-urls&gt;&lt;url&gt;http://www.sciencedirect.com/science/article/pii/S0928493116303150&lt;/url&gt;&lt;/related-urls&gt;&lt;/urls&gt;&lt;electronic-resource-num&gt;https://doi.org/10.1016/j.msec.2016.04.017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4" w:tooltip="Hanas, 2016 #396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4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Pr="007860E1">
        <w:rPr>
          <w:rFonts w:asciiTheme="majorBidi" w:hAnsiTheme="majorBidi" w:cstheme="majorBidi"/>
          <w:i/>
          <w:iCs/>
          <w:sz w:val="24"/>
          <w:szCs w:val="24"/>
          <w:lang w:val="en-GB"/>
        </w:rPr>
        <w:t>In vitro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xperiments demonstrated that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mposite magnesium phytic acid/apatite coating, synthesized on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Z31 substrate, enhanced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cell viability of osteoblasts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Jiang&lt;/Author&gt;&lt;Year&gt;2018&lt;/Year&gt;&lt;RecNum&gt;397&lt;/RecNum&gt;&lt;DisplayText&gt;[35]&lt;/DisplayText&gt;&lt;record&gt;&lt;rec-number&gt;397&lt;/rec-number&gt;&lt;foreign-keys&gt;&lt;key app="EN" db-id="2extepfx7td9xjepaez5x9wvttdr0ztxdzs5" timestamp="1550089821"&gt;397&lt;/key&gt;&lt;/foreign-keys&gt;&lt;ref-type name="Journal Article"&gt;17&lt;/ref-type&gt;&lt;contributors&gt;&lt;authors&gt;&lt;author&gt;Jiang, Song&lt;/author&gt;&lt;author&gt;Cai, Shu&lt;/author&gt;&lt;author&gt;Zhang, Feiyang&lt;/author&gt;&lt;author&gt;Xu, Peng&lt;/author&gt;&lt;author&gt;Ling, Rui&lt;/author&gt;&lt;author&gt;Li, Yue&lt;/author&gt;&lt;author&gt;Jiang, Yangyang&lt;/author&gt;&lt;author&gt;Xu, Guohua&lt;/author&gt;&lt;/authors&gt;&lt;/contributors&gt;&lt;titles&gt;&lt;title&gt;Synthesis and characterization of magnesium phytic acid/apatite composite coating on AZ31 Mg alloy by microwave assisted treatment&lt;/title&gt;&lt;secondary-title&gt;Materials Science and Engineering: C&lt;/secondary-title&gt;&lt;/titles&gt;&lt;periodical&gt;&lt;full-title&gt;Materials Science and Engineering: C&lt;/full-title&gt;&lt;/periodical&gt;&lt;pages&gt;218-227&lt;/pages&gt;&lt;volume&gt;91&lt;/volume&gt;&lt;keywords&gt;&lt;keyword&gt;Microwave assisted treatment&lt;/keyword&gt;&lt;keyword&gt;Composite coating&lt;/keyword&gt;&lt;keyword&gt;Magnesium alloy&lt;/keyword&gt;&lt;keyword&gt;Corrosion resistance&lt;/keyword&gt;&lt;/keywords&gt;&lt;dates&gt;&lt;year&gt;2018&lt;/year&gt;&lt;pub-dates&gt;&lt;date&gt;2018/10/01/&lt;/date&gt;&lt;/pub-dates&gt;&lt;/dates&gt;&lt;isbn&gt;0928-4931&lt;/isbn&gt;&lt;urls&gt;&lt;related-urls&gt;&lt;url&gt;http://www.sciencedirect.com/science/article/pii/S0928493117332800&lt;/url&gt;&lt;/related-urls&gt;&lt;/urls&gt;&lt;electronic-resource-num&gt;https://doi.org/10.1016/j.msec.2018.05.041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5" w:tooltip="Jiang, 2018 #39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5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396844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>Mouse osteoblastic</w:t>
      </w:r>
      <w:r w:rsidR="005D795E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ells </w:t>
      </w:r>
      <w:r w:rsidR="0039684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(MC3TE) </w:t>
      </w:r>
      <w:r w:rsidR="006D2F26" w:rsidRPr="007860E1">
        <w:rPr>
          <w:rFonts w:asciiTheme="majorBidi" w:hAnsiTheme="majorBidi" w:cstheme="majorBidi"/>
          <w:sz w:val="24"/>
          <w:szCs w:val="24"/>
          <w:lang w:val="en-GB"/>
        </w:rPr>
        <w:t>exposed to</w:t>
      </w:r>
      <w:r w:rsidR="00396844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 magnesium alloy</w:t>
      </w:r>
      <w:r w:rsidR="006D2F26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xtracts showed </w:t>
      </w:r>
      <w:r w:rsidR="00396844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>suitable</w:t>
      </w:r>
      <w:r w:rsidR="00644B0D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 </w:t>
      </w:r>
      <w:r w:rsidR="002147D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ytocompatibility for AZ31 and AZ91 </w:t>
      </w:r>
      <w:r w:rsidR="00396844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(untreated, anodized) </w:t>
      </w:r>
      <w:r w:rsidR="002147D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ut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2147D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duced cell viability was reported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>in</w:t>
      </w:r>
      <w:r w:rsidR="002147D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ZK60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Pompa&lt;/Author&gt;&lt;Year&gt;2015&lt;/Year&gt;&lt;RecNum&gt;312&lt;/RecNum&gt;&lt;DisplayText&gt;[21]&lt;/DisplayText&gt;&lt;record&gt;&lt;rec-number&gt;312&lt;/rec-number&gt;&lt;foreign-keys&gt;&lt;key app="EN" db-id="2extepfx7td9xjepaez5x9wvttdr0ztxdzs5" timestamp="1527967763"&gt;312&lt;/key&gt;&lt;/foreign-keys&gt;&lt;ref-type name="Journal Article"&gt;17&lt;/ref-type&gt;&lt;contributors&gt;&lt;authors&gt;&lt;author&gt;Pompa, L.&lt;/author&gt;&lt;author&gt;Rahman, Z. U.&lt;/author&gt;&lt;author&gt;Munoz, E.&lt;/author&gt;&lt;author&gt;Haider, W.&lt;/author&gt;&lt;/authors&gt;&lt;/contributors&gt;&lt;titles&gt;&lt;title&gt;Surface characterization and cytotoxicity response of biodegradable magnesium alloys&lt;/title&gt;&lt;secondary-title&gt;Materials Science &amp;amp; Engineering C-Materials for Biological Applications&lt;/secondary-title&gt;&lt;/titles&gt;&lt;periodical&gt;&lt;full-title&gt;Materials Science &amp;amp; Engineering C-Materials for Biological Applications&lt;/full-title&gt;&lt;/periodical&gt;&lt;pages&gt;761-768&lt;/pages&gt;&lt;volume&gt;49&lt;/volume&gt;&lt;dates&gt;&lt;year&gt;2015&lt;/year&gt;&lt;pub-dates&gt;&lt;date&gt;Apr&lt;/date&gt;&lt;/pub-dates&gt;&lt;/dates&gt;&lt;isbn&gt;0928-4931&lt;/isbn&gt;&lt;accession-num&gt;WOS:000350514100087&lt;/accession-num&gt;&lt;urls&gt;&lt;related-urls&gt;&lt;url&gt;&amp;lt;Go to ISI&amp;gt;://WOS:000350514100087&lt;/url&gt;&lt;/related-urls&gt;&lt;/urls&gt;&lt;electronic-resource-num&gt;10.1016/j.msec.2015.01.017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1" w:tooltip="Pompa, 2015 #312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1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2147DC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782D64" w:rsidRPr="007860E1">
        <w:rPr>
          <w:rFonts w:asciiTheme="majorBidi" w:hAnsiTheme="majorBidi" w:cstheme="majorBidi"/>
          <w:sz w:val="24"/>
          <w:szCs w:val="24"/>
        </w:rPr>
        <w:t xml:space="preserve">Similarly, </w:t>
      </w:r>
      <w:r w:rsidR="00782D64" w:rsidRPr="007860E1">
        <w:rPr>
          <w:rFonts w:asciiTheme="majorBidi" w:eastAsia="Times New Roman" w:hAnsiTheme="majorBidi" w:cstheme="majorBidi"/>
          <w:sz w:val="24"/>
          <w:szCs w:val="24"/>
          <w:lang w:eastAsia="pt-BR"/>
        </w:rPr>
        <w:t xml:space="preserve">murine fibroblast cells (L-929) and human osteosarcoma cells (MG63) were significantly affected by 100% extracts of </w:t>
      </w:r>
      <w:r w:rsidR="00782D6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s-cast and extruded ZK60 alloy, indicating that these materials generated cytotoxicity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Gu&lt;/Author&gt;&lt;Year&gt;2011&lt;/Year&gt;&lt;RecNum&gt;335&lt;/RecNum&gt;&lt;DisplayText&gt;[36]&lt;/DisplayText&gt;&lt;record&gt;&lt;rec-number&gt;335&lt;/rec-number&gt;&lt;foreign-keys&gt;&lt;key app="EN" db-id="2extepfx7td9xjepaez5x9wvttdr0ztxdzs5" timestamp="1535925635"&gt;335&lt;/key&gt;&lt;/foreign-keys&gt;&lt;ref-type name="Journal Article"&gt;17&lt;/ref-type&gt;&lt;contributors&gt;&lt;authors&gt;&lt;author&gt;Gu, X. N.&lt;/author&gt;&lt;author&gt;Li, N.&lt;/author&gt;&lt;author&gt;Zheng, Y. F.&lt;/author&gt;&lt;author&gt;Ruan, Liquan&lt;/author&gt;&lt;/authors&gt;&lt;/contributors&gt;&lt;titles&gt;&lt;title&gt;In vitro degradation performance and biological response of a Mg–Zn–Zr alloy&lt;/title&gt;&lt;secondary-title&gt;Materials Science and Engineering: B&lt;/secondary-title&gt;&lt;/titles&gt;&lt;periodical&gt;&lt;full-title&gt;Materials Science and Engineering: B&lt;/full-title&gt;&lt;/periodical&gt;&lt;pages&gt;1778-1784&lt;/pages&gt;&lt;volume&gt;176&lt;/volume&gt;&lt;number&gt;20&lt;/number&gt;&lt;keywords&gt;&lt;keyword&gt;Mg–Zn–Zr alloy&lt;/keyword&gt;&lt;keyword&gt;Biomaterials&lt;/keyword&gt;&lt;keyword&gt;Degradable&lt;/keyword&gt;&lt;keyword&gt;Corrosion&lt;/keyword&gt;&lt;keyword&gt;Cell response&lt;/keyword&gt;&lt;/keywords&gt;&lt;dates&gt;&lt;year&gt;2011&lt;/year&gt;&lt;pub-dates&gt;&lt;date&gt;2011/12/15/&lt;/date&gt;&lt;/pub-dates&gt;&lt;/dates&gt;&lt;isbn&gt;0921-5107&lt;/isbn&gt;&lt;urls&gt;&lt;related-urls&gt;&lt;url&gt;http://www.sciencedirect.com/science/article/pii/S0921510711002558&lt;/url&gt;&lt;/related-urls&gt;&lt;/urls&gt;&lt;electronic-resource-num&gt;https://doi.org/10.1016/j.mseb.2011.05.032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6" w:tooltip="Gu, 2011 #33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6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4A3B88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60334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Despite these results, it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>was</w:t>
      </w:r>
      <w:r w:rsidR="00603344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hown that a Mg-Zn-Zr alloy with lower zinc content, ZK30, displays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603344" w:rsidRPr="007860E1">
        <w:rPr>
          <w:rFonts w:asciiTheme="majorBidi" w:hAnsiTheme="majorBidi" w:cstheme="majorBidi"/>
          <w:sz w:val="24"/>
          <w:szCs w:val="24"/>
          <w:lang w:val="en-GB"/>
        </w:rPr>
        <w:t>low degradation rate and good biocompatibility in rabbit bone marrow stromal cells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Huan&lt;/Author&gt;&lt;Year&gt;2010&lt;/Year&gt;&lt;RecNum&gt;310&lt;/RecNum&gt;&lt;DisplayText&gt;[37]&lt;/DisplayText&gt;&lt;record&gt;&lt;rec-number&gt;310&lt;/rec-number&gt;&lt;foreign-keys&gt;&lt;key app="EN" db-id="2extepfx7td9xjepaez5x9wvttdr0ztxdzs5" timestamp="1527964072"&gt;310&lt;/key&gt;&lt;/foreign-keys&gt;&lt;ref-type name="Journal Article"&gt;17&lt;/ref-type&gt;&lt;contributors&gt;&lt;authors&gt;&lt;author&gt;Huan, Z. G.&lt;/author&gt;&lt;author&gt;Leeflang, M. A.&lt;/author&gt;&lt;author&gt;Zhou, J.&lt;/author&gt;&lt;author&gt;Fratila-Apachitei, L. E.&lt;/author&gt;&lt;author&gt;Duszczyk, J.&lt;/author&gt;&lt;/authors&gt;&lt;/contributors&gt;&lt;titles&gt;&lt;title&gt;In vitro degradation behavior and cytocompatibility of Mg-Zn-Zr alloys&lt;/title&gt;&lt;secondary-title&gt;Journal of Materials Science-Materials in Medicine&lt;/secondary-title&gt;&lt;/titles&gt;&lt;periodical&gt;&lt;full-title&gt;Journal of Materials Science-Materials in Medicine&lt;/full-title&gt;&lt;/periodical&gt;&lt;pages&gt;2623-2635&lt;/pages&gt;&lt;volume&gt;21&lt;/volume&gt;&lt;number&gt;9&lt;/number&gt;&lt;dates&gt;&lt;year&gt;2010&lt;/year&gt;&lt;pub-dates&gt;&lt;date&gt;Sep&lt;/date&gt;&lt;/pub-dates&gt;&lt;/dates&gt;&lt;isbn&gt;0957-4530&lt;/isbn&gt;&lt;accession-num&gt;WOS:000281673400013&lt;/accession-num&gt;&lt;urls&gt;&lt;related-urls&gt;&lt;url&gt;&amp;lt;Go to ISI&amp;gt;://WOS:000281673400013&lt;/url&gt;&lt;/related-urls&gt;&lt;/urls&gt;&lt;electronic-resource-num&gt;10.1007/s10856-010-4111-8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7" w:tooltip="Huan, 2010 #31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7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F532C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12571A" w:rsidRPr="007860E1" w:rsidRDefault="00782D64" w:rsidP="009B5B78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Overall,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t</w:t>
      </w:r>
      <w:r w:rsidR="00A76341" w:rsidRPr="007860E1">
        <w:rPr>
          <w:rFonts w:asciiTheme="majorBidi" w:hAnsiTheme="majorBidi" w:cstheme="majorBidi"/>
          <w:sz w:val="24"/>
          <w:szCs w:val="24"/>
          <w:lang w:val="en-GB"/>
        </w:rPr>
        <w:t>he results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porte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in th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 presen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tudy</w:t>
      </w:r>
      <w:r w:rsidR="00A7634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how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ppropriate </w:t>
      </w:r>
      <w:r w:rsidR="00A7634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ytocompatibility of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A76341" w:rsidRPr="007860E1">
        <w:rPr>
          <w:rFonts w:asciiTheme="majorBidi" w:hAnsiTheme="majorBidi" w:cstheme="majorBidi"/>
          <w:sz w:val="24"/>
          <w:szCs w:val="24"/>
          <w:lang w:val="en-GB"/>
        </w:rPr>
        <w:t>Z31, AZ91 and ZK60 after processing by HPT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is </w:t>
      </w:r>
      <w:r w:rsidR="00CB3614" w:rsidRPr="007860E1">
        <w:rPr>
          <w:rFonts w:asciiTheme="majorBidi" w:hAnsiTheme="majorBidi" w:cstheme="majorBidi"/>
          <w:sz w:val="24"/>
          <w:szCs w:val="24"/>
          <w:lang w:val="en-GB"/>
        </w:rPr>
        <w:t>demonstrates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at HPT </w:t>
      </w:r>
      <w:r w:rsidR="00A76341" w:rsidRPr="007860E1">
        <w:rPr>
          <w:rFonts w:asciiTheme="majorBidi" w:hAnsiTheme="majorBidi" w:cstheme="majorBidi"/>
          <w:sz w:val="24"/>
          <w:szCs w:val="24"/>
        </w:rPr>
        <w:t xml:space="preserve">processing </w:t>
      </w:r>
      <w:r w:rsidR="00CA7A2A" w:rsidRPr="007860E1">
        <w:rPr>
          <w:rFonts w:asciiTheme="majorBidi" w:hAnsiTheme="majorBidi" w:cstheme="majorBidi"/>
          <w:sz w:val="24"/>
          <w:szCs w:val="24"/>
        </w:rPr>
        <w:t xml:space="preserve">does not compromise the </w:t>
      </w:r>
      <w:r w:rsidRPr="007860E1">
        <w:rPr>
          <w:rFonts w:asciiTheme="majorBidi" w:hAnsiTheme="majorBidi" w:cstheme="majorBidi"/>
          <w:i/>
          <w:iCs/>
          <w:sz w:val="24"/>
          <w:szCs w:val="24"/>
        </w:rPr>
        <w:t>in vitro</w:t>
      </w:r>
      <w:r w:rsidR="002562CC" w:rsidRPr="007860E1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="00CA7A2A" w:rsidRPr="007860E1">
        <w:rPr>
          <w:rFonts w:asciiTheme="majorBidi" w:hAnsiTheme="majorBidi" w:cstheme="majorBidi"/>
          <w:sz w:val="24"/>
          <w:szCs w:val="24"/>
        </w:rPr>
        <w:t>biocompatibility of these magnesium alloys</w:t>
      </w:r>
      <w:r w:rsidR="00A76341" w:rsidRPr="007860E1">
        <w:rPr>
          <w:rFonts w:asciiTheme="majorBidi" w:hAnsiTheme="majorBidi" w:cstheme="majorBidi"/>
          <w:sz w:val="24"/>
          <w:szCs w:val="24"/>
        </w:rPr>
        <w:t>.</w:t>
      </w:r>
    </w:p>
    <w:p w:rsidR="00A10B4A" w:rsidRPr="007860E1" w:rsidRDefault="00A10B4A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4.2. Corrosion</w:t>
      </w:r>
    </w:p>
    <w:p w:rsidR="00EB7F63" w:rsidRPr="007860E1" w:rsidRDefault="00EB7F63" w:rsidP="009B5B78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In order to discuss the results of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corrosion tests in th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>is</w:t>
      </w:r>
      <w:r w:rsidR="00F11E3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vestigation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t is important to </w:t>
      </w:r>
      <w:r w:rsidR="00CA5AAF" w:rsidRPr="007860E1">
        <w:rPr>
          <w:rFonts w:asciiTheme="majorBidi" w:hAnsiTheme="majorBidi" w:cstheme="majorBidi"/>
          <w:sz w:val="24"/>
          <w:szCs w:val="24"/>
          <w:lang w:val="en-GB"/>
        </w:rPr>
        <w:t>initially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clarify their limitations. It has been shown that corrosion rates estimated from Tafel extrapolation of polarization tests are not reliable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hi&lt;/Author&gt;&lt;Year&gt;2010&lt;/Year&gt;&lt;RecNum&gt;190&lt;/RecNum&gt;&lt;DisplayText&gt;[38]&lt;/DisplayText&gt;&lt;record&gt;&lt;rec-number&gt;190&lt;/rec-number&gt;&lt;foreign-keys&gt;&lt;key app="EN" db-id="2extepfx7td9xjepaez5x9wvttdr0ztxdzs5" timestamp="1501087284"&gt;190&lt;/key&gt;&lt;/foreign-keys&gt;&lt;ref-type name="Journal Article"&gt;17&lt;/ref-type&gt;&lt;contributors&gt;&lt;authors&gt;&lt;author&gt;Zhiming Shi&lt;/author&gt;&lt;author&gt;Ming Liu&lt;/author&gt;&lt;author&gt;Andrej Atrens&lt;/author&gt;&lt;/authors&gt;&lt;/contributors&gt;&lt;titles&gt;&lt;title&gt;Measurement of the corrosion rate of magnesium alloys using Tafel extrapolation&lt;/title&gt;&lt;secondary-title&gt;Corrosion science&lt;/secondary-title&gt;&lt;/titles&gt;&lt;periodical&gt;&lt;full-title&gt;Corrosion science&lt;/full-title&gt;&lt;/periodical&gt;&lt;pages&gt;579-588&lt;/pages&gt;&lt;volume&gt;52&lt;/volume&gt;&lt;dates&gt;&lt;year&gt;2010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8" w:tooltip="Shi, 2010 #19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8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>Furthermore, p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olarization tests and EIS tests display significant variations depending on the sample immersion time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TaGk8L0F1dGhvcj48WWVhcj4yMDEwPC9ZZWFyPjxSZWNO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==
</w:fldData>
        </w:fldCha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>
          <w:fldData xml:space="preserve">PEVuZE5vdGU+PENpdGU+PEF1dGhvcj5TaGk8L0F1dGhvcj48WWVhcj4yMDEwPC9ZZWFyPjxSZWNO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==
</w:fldData>
        </w:fldCha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.DATA </w:instrText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22" w:tooltip="Tkacz, 2017 #31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2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3" w:tooltip="Alvarez-Lopez, 2010 #20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3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28" w:tooltip="Wang, 2007 #195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28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30" w:tooltip="Gu, 2009 #30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0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 xml:space="preserve">, </w:t>
      </w:r>
      <w:hyperlink w:anchor="_ENREF_38" w:tooltip="Shi, 2010 #190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8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E92CB7" w:rsidRPr="007860E1">
        <w:rPr>
          <w:rFonts w:asciiTheme="majorBidi" w:hAnsiTheme="majorBidi" w:cstheme="majorBidi"/>
          <w:sz w:val="24"/>
          <w:szCs w:val="24"/>
          <w:lang w:val="en-GB"/>
        </w:rPr>
        <w:t>H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ydrogen evolution tests </w:t>
      </w:r>
      <w:r w:rsidR="00F11E3B" w:rsidRPr="007860E1">
        <w:rPr>
          <w:rFonts w:asciiTheme="majorBidi" w:hAnsiTheme="majorBidi" w:cstheme="majorBidi"/>
          <w:sz w:val="24"/>
          <w:szCs w:val="24"/>
          <w:lang w:val="en-GB"/>
        </w:rPr>
        <w:t>may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underestimate the corrosion rate for slow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>er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rates due to hydrogen diffusion to the sample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Atrens&lt;/Author&gt;&lt;Year&gt;2015&lt;/Year&gt;&lt;RecNum&gt;353&lt;/RecNum&gt;&lt;DisplayText&gt;[7]&lt;/DisplayText&gt;&lt;record&gt;&lt;rec-number&gt;353&lt;/rec-number&gt;&lt;foreign-keys&gt;&lt;key app="EN" db-id="2extepfx7td9xjepaez5x9wvttdr0ztxdzs5" timestamp="1540846964"&gt;353&lt;/key&gt;&lt;/foreign-keys&gt;&lt;ref-type name="Journal Article"&gt;17&lt;/ref-type&gt;&lt;contributors&gt;&lt;authors&gt;&lt;author&gt;Atrens, A.&lt;/author&gt;&lt;author&gt;Song, G. L.&lt;/author&gt;&lt;author&gt;Liu, M.&lt;/author&gt;&lt;author&gt;Shi, Z. M.&lt;/author&gt;&lt;author&gt;Cao, F. Y.&lt;/author&gt;&lt;author&gt;Dargusch, M. S.&lt;/author&gt;&lt;/authors&gt;&lt;/contributors&gt;&lt;titles&gt;&lt;title&gt;Review of Recent Developments in the Field of Magnesium Corrosion&lt;/title&gt;&lt;secondary-title&gt;Advanced Engineering Materials&lt;/secondary-title&gt;&lt;/titles&gt;&lt;periodical&gt;&lt;full-title&gt;Advanced Engineering Materials&lt;/full-title&gt;&lt;/periodical&gt;&lt;pages&gt;400-453&lt;/pages&gt;&lt;volume&gt;17&lt;/volume&gt;&lt;number&gt;4&lt;/number&gt;&lt;dates&gt;&lt;year&gt;2015&lt;/year&gt;&lt;pub-dates&gt;&lt;date&gt;Apr&lt;/date&gt;&lt;/pub-dates&gt;&lt;/dates&gt;&lt;isbn&gt;1438-1656&lt;/isbn&gt;&lt;accession-num&gt;WOS:000352574200001&lt;/accession-num&gt;&lt;urls&gt;&lt;related-urls&gt;&lt;url&gt;&amp;lt;Go to ISI&amp;gt;://WOS:000352574200001&lt;/url&gt;&lt;/related-urls&gt;&lt;/urls&gt;&lt;electronic-resource-num&gt;10.1002/adem.201400434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7" w:tooltip="Atrens, 2015 #353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7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solubili</w:t>
      </w:r>
      <w:r w:rsidR="00F11E3B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>ation in the solution.</w:t>
      </w:r>
      <w:r w:rsidR="00E92CB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inally, some corrosion tests of magnesium alloys in simulated bod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>y fluids were carried out at 37</w:t>
      </w:r>
      <w:r w:rsidR="00E92CB7" w:rsidRPr="007860E1">
        <w:rPr>
          <w:rFonts w:asciiTheme="majorBidi" w:hAnsiTheme="majorBidi" w:cstheme="majorBidi"/>
          <w:sz w:val="24"/>
          <w:szCs w:val="24"/>
          <w:lang w:val="en-GB"/>
        </w:rPr>
        <w:t>°C to provide corrosion conditions similar to the human body.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s a consequence, the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vailable data 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>display sig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>nificant differences in electro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hemical tests for similar alloys. Thus, care was taken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the present experiments 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 maintain similar immersion </w:t>
      </w:r>
      <w:r w:rsidR="00E92CB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nditions and 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>time</w:t>
      </w:r>
      <w:r w:rsidR="00CA5AAF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r all samples 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before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>electro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hemical tests to 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ermit 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>direct comparison</w:t>
      </w:r>
      <w:r w:rsidR="009B5B78" w:rsidRPr="007860E1">
        <w:rPr>
          <w:rFonts w:asciiTheme="majorBidi" w:hAnsiTheme="majorBidi" w:cstheme="majorBidi"/>
          <w:sz w:val="24"/>
          <w:szCs w:val="24"/>
          <w:lang w:val="en-GB"/>
        </w:rPr>
        <w:t xml:space="preserve">s between </w:t>
      </w:r>
      <w:r w:rsidR="00C15E3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m. </w:t>
      </w:r>
    </w:p>
    <w:p w:rsidR="00A10B4A" w:rsidRPr="007860E1" w:rsidRDefault="00ED2614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urren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sults </w:t>
      </w:r>
      <w:r w:rsidR="002B0722" w:rsidRPr="007860E1">
        <w:rPr>
          <w:rFonts w:asciiTheme="majorBidi" w:hAnsiTheme="majorBidi" w:cstheme="majorBidi"/>
          <w:sz w:val="24"/>
          <w:szCs w:val="24"/>
          <w:lang w:val="en-GB"/>
        </w:rPr>
        <w:t>suggest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 stronger influence </w:t>
      </w:r>
      <w:r w:rsidR="005A7B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rom 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 composition than </w:t>
      </w:r>
      <w:r w:rsidR="005A7B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from th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HPT processing on the corrosion behavio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of magnesium. 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>The zinc-rich ZK60 alloy displays generali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d corrosion at fast rates 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whereas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P-Mg, AZ31 and AZ91 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exhibit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localized corrosion. The hydrogen evolution test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the appearance of the samples after 28 days of immersion in Hank´s solution 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reveal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at the alumin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m-rich alloys, AZ31 and AZ91, </w:t>
      </w:r>
      <w:r w:rsidR="00AC52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de </w:t>
      </w:r>
      <w:r w:rsidR="005A7BFD" w:rsidRPr="007860E1">
        <w:rPr>
          <w:rFonts w:asciiTheme="majorBidi" w:hAnsiTheme="majorBidi" w:cstheme="majorBidi"/>
          <w:sz w:val="24"/>
          <w:szCs w:val="24"/>
          <w:lang w:val="en-GB"/>
        </w:rPr>
        <w:t>at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 slower rate</w:t>
      </w:r>
      <w:r w:rsidR="00AC52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6A7220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re less prone to severe corrosion localization than the as-cast CP-Mg. </w:t>
      </w:r>
      <w:r w:rsidR="00AC52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is </w:t>
      </w:r>
      <w:r w:rsidR="005A7B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not consistent </w:t>
      </w:r>
      <w:r w:rsidR="00AC5253" w:rsidRPr="007860E1">
        <w:rPr>
          <w:rFonts w:asciiTheme="majorBidi" w:hAnsiTheme="majorBidi" w:cstheme="majorBidi"/>
          <w:sz w:val="24"/>
          <w:szCs w:val="24"/>
          <w:lang w:val="en-GB"/>
        </w:rPr>
        <w:t>with the faster corrosion reported for AZ91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AC5253" w:rsidRPr="007860E1">
        <w:rPr>
          <w:rFonts w:asciiTheme="majorBidi" w:hAnsiTheme="majorBidi" w:cstheme="majorBidi"/>
          <w:sz w:val="24"/>
          <w:szCs w:val="24"/>
          <w:lang w:val="en-GB"/>
        </w:rPr>
        <w:t>than high-purity Mg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 Hank´s solution at 37 °C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ED428B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Zainal Abidin&lt;/Author&gt;&lt;Year&gt;2011&lt;/Year&gt;&lt;RecNum&gt;297&lt;/RecNum&gt;&lt;DisplayText&gt;[18]&lt;/DisplayText&gt;&lt;record&gt;&lt;rec-number&gt;297&lt;/rec-number&gt;&lt;foreign-keys&gt;&lt;key app="EN" db-id="2extepfx7td9xjepaez5x9wvttdr0ztxdzs5" timestamp="1527420434"&gt;297&lt;/key&gt;&lt;/foreign-keys&gt;&lt;ref-type name="Journal Article"&gt;17&lt;/ref-type&gt;&lt;contributors&gt;&lt;authors&gt;&lt;author&gt;Zainal Abidin, Nor Ishida&lt;/author&gt;&lt;author&gt;Atrens, Aleks D.&lt;/author&gt;&lt;author&gt;Martin, Darren&lt;/author&gt;&lt;author&gt;Atrens, Andrej&lt;/author&gt;&lt;/authors&gt;&lt;/contributors&gt;&lt;titles&gt;&lt;title&gt;Corrosion of high purity Mg, Mg2Zn0.2Mn, ZE41 and AZ91 in Hank’s solution at 37°C&lt;/title&gt;&lt;secondary-title&gt;Corrosion Science&lt;/secondary-title&gt;&lt;/titles&gt;&lt;periodical&gt;&lt;full-title&gt;Corrosion science&lt;/full-title&gt;&lt;/periodical&gt;&lt;pages&gt;3542-3556&lt;/pages&gt;&lt;volume&gt;53&lt;/volume&gt;&lt;number&gt;11&lt;/number&gt;&lt;keywords&gt;&lt;keyword&gt;A. Magnesium&lt;/keyword&gt;&lt;keyword&gt;B. SEM&lt;/keyword&gt;&lt;/keywords&gt;&lt;dates&gt;&lt;year&gt;2011&lt;/year&gt;&lt;pub-dates&gt;&lt;date&gt;2011/11/01/&lt;/date&gt;&lt;/pub-dates&gt;&lt;/dates&gt;&lt;isbn&gt;0010-938X&lt;/isbn&gt;&lt;urls&gt;&lt;related-urls&gt;&lt;url&gt;http://www.sciencedirect.com/science/article/pii/S0010938X11003489&lt;/url&gt;&lt;/related-urls&gt;&lt;/urls&gt;&lt;electronic-resource-num&gt;https://doi.org/10.1016/j.corsci.2011.06.030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8" w:tooltip="Zainal Abidin, 2011 #29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8</w:t>
        </w:r>
      </w:hyperlink>
      <w:r w:rsidR="00ED428B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d in 3% NaCl solution at room temperature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Zainal Abidin&lt;/Author&gt;&lt;Year&gt;2011&lt;/Year&gt;&lt;RecNum&gt;334&lt;/RecNum&gt;&lt;DisplayText&gt;[39]&lt;/DisplayText&gt;&lt;record&gt;&lt;rec-number&gt;334&lt;/rec-number&gt;&lt;foreign-keys&gt;&lt;key app="EN" db-id="2extepfx7td9xjepaez5x9wvttdr0ztxdzs5" timestamp="1535820327"&gt;334&lt;/key&gt;&lt;/foreign-keys&gt;&lt;ref-type name="Journal Article"&gt;17&lt;/ref-type&gt;&lt;contributors&gt;&lt;authors&gt;&lt;author&gt;Zainal Abidin, Nor Ishida&lt;/author&gt;&lt;author&gt;Martin, Darren&lt;/author&gt;&lt;author&gt;Atrens, Andrej&lt;/author&gt;&lt;/authors&gt;&lt;/contributors&gt;&lt;titles&gt;&lt;title&gt;Corrosion of high purity Mg, AZ91, ZE41 and Mg2Zn0.2Mn in Hank’s solution at room temperature&lt;/title&gt;&lt;secondary-title&gt;Corrosion Science&lt;/secondary-title&gt;&lt;/titles&gt;&lt;periodical&gt;&lt;full-title&gt;Corrosion science&lt;/full-title&gt;&lt;/periodical&gt;&lt;pages&gt;862-872&lt;/pages&gt;&lt;volume&gt;53&lt;/volume&gt;&lt;number&gt;3&lt;/number&gt;&lt;keywords&gt;&lt;keyword&gt;A. Magnesium&lt;/keyword&gt;&lt;keyword&gt;B. SEM&lt;/keyword&gt;&lt;/keywords&gt;&lt;dates&gt;&lt;year&gt;2011&lt;/year&gt;&lt;pub-dates&gt;&lt;date&gt;2011/03/01/&lt;/date&gt;&lt;/pub-dates&gt;&lt;/dates&gt;&lt;isbn&gt;0010-938X&lt;/isbn&gt;&lt;urls&gt;&lt;related-urls&gt;&lt;url&gt;http://www.sciencedirect.com/science/article/pii/S0010938X10005172&lt;/url&gt;&lt;/related-urls&gt;&lt;/urls&gt;&lt;electronic-resource-num&gt;https://doi.org/10.1016/j.corsci.2010.10.008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9" w:tooltip="Zainal Abidin, 2011 #334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9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5A7BF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t is also not consistent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th the similar corrosion reported in these materials in Hank´s solution at room temperature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Zainal Abidin&lt;/Author&gt;&lt;Year&gt;2011&lt;/Year&gt;&lt;RecNum&gt;334&lt;/RecNum&gt;&lt;DisplayText&gt;[39]&lt;/DisplayText&gt;&lt;record&gt;&lt;rec-number&gt;334&lt;/rec-number&gt;&lt;foreign-keys&gt;&lt;key app="EN" db-id="2extepfx7td9xjepaez5x9wvttdr0ztxdzs5" timestamp="1535820327"&gt;334&lt;/key&gt;&lt;/foreign-keys&gt;&lt;ref-type name="Journal Article"&gt;17&lt;/ref-type&gt;&lt;contributors&gt;&lt;authors&gt;&lt;author&gt;Zainal Abidin, Nor Ishida&lt;/author&gt;&lt;author&gt;Martin, Darren&lt;/author&gt;&lt;author&gt;Atrens, Andrej&lt;/author&gt;&lt;/authors&gt;&lt;/contributors&gt;&lt;titles&gt;&lt;title&gt;Corrosion of high purity Mg, AZ91, ZE41 and Mg2Zn0.2Mn in Hank’s solution at room temperature&lt;/title&gt;&lt;secondary-title&gt;Corrosion Science&lt;/secondary-title&gt;&lt;/titles&gt;&lt;periodical&gt;&lt;full-title&gt;Corrosion science&lt;/full-title&gt;&lt;/periodical&gt;&lt;pages&gt;862-872&lt;/pages&gt;&lt;volume&gt;53&lt;/volume&gt;&lt;number&gt;3&lt;/number&gt;&lt;keywords&gt;&lt;keyword&gt;A. Magnesium&lt;/keyword&gt;&lt;keyword&gt;B. SEM&lt;/keyword&gt;&lt;/keywords&gt;&lt;dates&gt;&lt;year&gt;2011&lt;/year&gt;&lt;pub-dates&gt;&lt;date&gt;2011/03/01/&lt;/date&gt;&lt;/pub-dates&gt;&lt;/dates&gt;&lt;isbn&gt;0010-938X&lt;/isbn&gt;&lt;urls&gt;&lt;related-urls&gt;&lt;url&gt;http://www.sciencedirect.com/science/article/pii/S0010938X10005172&lt;/url&gt;&lt;/related-urls&gt;&lt;/urls&gt;&lt;electronic-resource-num&gt;https://doi.org/10.1016/j.corsci.2010.10.008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39" w:tooltip="Zainal Abidin, 2011 #334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39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This difference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 behaviour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attributed to the solid solution treatment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was given to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AZ91 alloy in the present experiments.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>Thus, i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 was shown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arlier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this thermal treatment significantly reduces the fraction of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β phase and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PT processing at room temperature does not promote </w:t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significant precipitation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ilva&lt;/Author&gt;&lt;RecNum&gt;367&lt;/RecNum&gt;&lt;DisplayText&gt;[14]&lt;/DisplayText&gt;&lt;record&gt;&lt;rec-number&gt;367&lt;/rec-number&gt;&lt;foreign-keys&gt;&lt;key app="EN" db-id="2extepfx7td9xjepaez5x9wvttdr0ztxdzs5" timestamp="1545944736"&gt;367&lt;/key&gt;&lt;/foreign-keys&gt;&lt;ref-type name="Journal Article"&gt;17&lt;/ref-type&gt;&lt;contributors&gt;&lt;authors&gt;&lt;author&gt;Silva, C. L. P.&lt;/author&gt;&lt;author&gt;Soares, R. B.&lt;/author&gt;&lt;author&gt;Pereira, P. H. R.&lt;/author&gt;&lt;author&gt;Figueiredo, R. B.&lt;/author&gt;&lt;author&gt;Lins, V. F. C.&lt;/author&gt;&lt;author&gt;Langdon, T. G.&lt;/author&gt;&lt;/authors&gt;&lt;/contributors&gt;&lt;titles&gt;&lt;title&gt;The Effect of High-Pressure Torsion on Microstructure, Hardness and Corrosion Behavior for Pure Magnesium and Different Magnesium Alloys&lt;/title&gt;&lt;secondary-title&gt;Advanced Engineering Materials&lt;/secondary-title&gt;&lt;/titles&gt;&lt;periodical&gt;&lt;full-title&gt;Advanced Engineering Materials&lt;/full-title&gt;&lt;/periodical&gt;&lt;volume&gt;In press&lt;/volume&gt;&lt;dates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4" w:tooltip="Silva,  #36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4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E93C51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lso, the thermal treatment increases the amount of alumin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>um in solid so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lution and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>these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ffects enhance</w:t>
      </w:r>
      <w:r w:rsidR="00644B0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>corrosion res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>istance of this magnesium alloy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Furthermore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CA7A2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 support of the results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btained in the current study,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IS tests showed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n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mproved corrosion resistance in the solution treated AZ91 alloy compared to the CP-Mg in </w:t>
      </w:r>
      <w:r w:rsidR="00420BE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3.5% NaCl solution before and after HPT processing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Silva&lt;/Author&gt;&lt;RecNum&gt;367&lt;/RecNum&gt;&lt;DisplayText&gt;[14]&lt;/DisplayText&gt;&lt;record&gt;&lt;rec-number&gt;367&lt;/rec-number&gt;&lt;foreign-keys&gt;&lt;key app="EN" db-id="2extepfx7td9xjepaez5x9wvttdr0ztxdzs5" timestamp="1545944736"&gt;367&lt;/key&gt;&lt;/foreign-keys&gt;&lt;ref-type name="Journal Article"&gt;17&lt;/ref-type&gt;&lt;contributors&gt;&lt;authors&gt;&lt;author&gt;Silva, C. L. P.&lt;/author&gt;&lt;author&gt;Soares, R. B.&lt;/author&gt;&lt;author&gt;Pereira, P. H. R.&lt;/author&gt;&lt;author&gt;Figueiredo, R. B.&lt;/author&gt;&lt;author&gt;Lins, V. F. C.&lt;/author&gt;&lt;author&gt;Langdon, T. G.&lt;/author&gt;&lt;/authors&gt;&lt;/contributors&gt;&lt;titles&gt;&lt;title&gt;The Effect of High-Pressure Torsion on Microstructure, Hardness and Corrosion Behavior for Pure Magnesium and Different Magnesium Alloys&lt;/title&gt;&lt;secondary-title&gt;Advanced Engineering Materials&lt;/secondary-title&gt;&lt;/titles&gt;&lt;periodical&gt;&lt;full-title&gt;Advanced Engineering Materials&lt;/full-title&gt;&lt;/periodical&gt;&lt;volume&gt;In press&lt;/volume&gt;&lt;dates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14" w:tooltip="Silva,  #367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14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</w:p>
    <w:p w:rsidR="00CB0C49" w:rsidRPr="007860E1" w:rsidRDefault="00420BE9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>It is concluded from t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e present experiments that HPT processing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may either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ncrease or decrease the corrosion resistance of magnesium and its alloys. This apparen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dichotomy is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xplained based on the tendency of the material to develop a protective layer of corrosion products.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t appears that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grain refinemen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may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either increase or decreas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orrosion resistance of metals depending 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upon</w:t>
      </w:r>
      <w:r w:rsidR="00CB0C49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stability and effectiveness of the oxide film.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For example, experiments show that a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n increase in corrosion resistance with grain refinement is expected in metals with low corrosion rates and a decrease is expected in conditions of high dissolution rates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Ralston&lt;/Author&gt;&lt;Year&gt;2010&lt;/Year&gt;&lt;RecNum&gt;188&lt;/RecNum&gt;&lt;DisplayText&gt;[40]&lt;/DisplayText&gt;&lt;record&gt;&lt;rec-number&gt;188&lt;/rec-number&gt;&lt;foreign-keys&gt;&lt;key app="EN" db-id="2extepfx7td9xjepaez5x9wvttdr0ztxdzs5" timestamp="1501087284"&gt;188&lt;/key&gt;&lt;/foreign-keys&gt;&lt;ref-type name="Journal Article"&gt;17&lt;/ref-type&gt;&lt;contributors&gt;&lt;authors&gt;&lt;author&gt;K.D. Ralston&lt;/author&gt;&lt;author&gt;N. Birbilis&lt;/author&gt;&lt;author&gt;C.H.J. Davies&lt;/author&gt;&lt;/authors&gt;&lt;/contributors&gt;&lt;titles&gt;&lt;title&gt;Revealing the relationship between grain size and corrosion rate of metals&lt;/title&gt;&lt;secondary-title&gt;Scripta Materialia&lt;/secondary-title&gt;&lt;/titles&gt;&lt;periodical&gt;&lt;full-title&gt;Scripta Materialia&lt;/full-title&gt;&lt;/periodical&gt;&lt;pages&gt;1201-1204&lt;/pages&gt;&lt;volume&gt;63&lt;/volume&gt;&lt;dates&gt;&lt;year&gt;2010&lt;/year&gt;&lt;/dates&gt;&lt;urls&gt;&lt;/urls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40" w:tooltip="Ralston, 2010 #188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40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. Thi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s in 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>agre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ment 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th the present results since grain refinement by HPT processing of the ZK60 alloy, which exhibits the faster corrosion rate and no trend to passivation, </w:t>
      </w:r>
      <w:r w:rsidR="005E7DC5" w:rsidRPr="007860E1">
        <w:rPr>
          <w:rFonts w:asciiTheme="majorBidi" w:hAnsiTheme="majorBidi" w:cstheme="majorBidi"/>
          <w:sz w:val="24"/>
          <w:szCs w:val="24"/>
          <w:lang w:val="en-GB"/>
        </w:rPr>
        <w:t>promoted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 increase in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>corrosion rate. On the other hand, CP-Mg and the AZ31 and AZ91 alloys display passivation-like behavio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in the polarization test and HPT processing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ppears </w:t>
      </w:r>
      <w:r w:rsidR="00AA254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o improve their corrosion resistance. </w:t>
      </w:r>
      <w:r w:rsidR="005E7DC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It i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important to note </w:t>
      </w:r>
      <w:r w:rsidR="00CA5AAF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so </w:t>
      </w:r>
      <w:r w:rsidR="005E7DC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an increase in corrosion resistance due to grain refinement to the ultrafine rang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was </w:t>
      </w:r>
      <w:r w:rsidR="005E7DC5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eported in a Mg-Y-RE alloy after friction stir processing 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begin"/>
      </w:r>
      <w:r w:rsidR="00167420" w:rsidRPr="007860E1">
        <w:rPr>
          <w:rFonts w:asciiTheme="majorBidi" w:hAnsiTheme="majorBidi" w:cstheme="majorBidi"/>
          <w:sz w:val="24"/>
          <w:szCs w:val="24"/>
          <w:lang w:val="en-GB"/>
        </w:rPr>
        <w:instrText xml:space="preserve"> ADDIN EN.CITE &lt;EndNote&gt;&lt;Cite&gt;&lt;Author&gt;Argade&lt;/Author&gt;&lt;Year&gt;2012&lt;/Year&gt;&lt;RecNum&gt;369&lt;/RecNum&gt;&lt;DisplayText&gt;[41]&lt;/DisplayText&gt;&lt;record&gt;&lt;rec-number&gt;369&lt;/rec-number&gt;&lt;foreign-keys&gt;&lt;key app="EN" db-id="2extepfx7td9xjepaez5x9wvttdr0ztxdzs5" timestamp="1546010579"&gt;369&lt;/key&gt;&lt;/foreign-keys&gt;&lt;ref-type name="Journal Article"&gt;17&lt;/ref-type&gt;&lt;contributors&gt;&lt;authors&gt;&lt;author&gt;Argade, G. R.&lt;/author&gt;&lt;author&gt;Panigrahi, S. K.&lt;/author&gt;&lt;author&gt;Mishra, R. S.&lt;/author&gt;&lt;/authors&gt;&lt;/contributors&gt;&lt;titles&gt;&lt;title&gt;Effects of grain size on the corrosion resistance of wrought magnesium alloys containing neodymium&lt;/title&gt;&lt;secondary-title&gt;Corrosion Science&lt;/secondary-title&gt;&lt;/titles&gt;&lt;periodical&gt;&lt;full-title&gt;Corrosion science&lt;/full-title&gt;&lt;/periodical&gt;&lt;pages&gt;145-151&lt;/pages&gt;&lt;volume&gt;58&lt;/volume&gt;&lt;keywords&gt;&lt;keyword&gt;A. Magnesium&lt;/keyword&gt;&lt;keyword&gt;B. Weight loss&lt;/keyword&gt;&lt;keyword&gt;B. SEM&lt;/keyword&gt;&lt;keyword&gt;C. Intergranular corrosion&lt;/keyword&gt;&lt;/keywords&gt;&lt;dates&gt;&lt;year&gt;2012&lt;/year&gt;&lt;pub-dates&gt;&lt;date&gt;2012/05/01/&lt;/date&gt;&lt;/pub-dates&gt;&lt;/dates&gt;&lt;isbn&gt;0010-938X&lt;/isbn&gt;&lt;urls&gt;&lt;related-urls&gt;&lt;url&gt;http://www.sciencedirect.com/science/article/pii/S0010938X12000558&lt;/url&gt;&lt;/related-urls&gt;&lt;/urls&gt;&lt;electronic-resource-num&gt;https://doi.org/10.1016/j.corsci.2012.01.021&lt;/electronic-resource-num&gt;&lt;/record&gt;&lt;/Cite&gt;&lt;/EndNote&gt;</w:instrTex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separate"/>
      </w:r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[</w:t>
      </w:r>
      <w:hyperlink w:anchor="_ENREF_41" w:tooltip="Argade, 2012 #369" w:history="1">
        <w:r w:rsidR="00167420" w:rsidRPr="007860E1">
          <w:rPr>
            <w:rFonts w:asciiTheme="majorBidi" w:hAnsiTheme="majorBidi" w:cstheme="majorBidi"/>
            <w:noProof/>
            <w:sz w:val="24"/>
            <w:szCs w:val="24"/>
            <w:lang w:val="en-GB"/>
          </w:rPr>
          <w:t>41</w:t>
        </w:r>
      </w:hyperlink>
      <w:r w:rsidR="00167420" w:rsidRPr="007860E1">
        <w:rPr>
          <w:rFonts w:asciiTheme="majorBidi" w:hAnsiTheme="majorBidi" w:cstheme="majorBidi"/>
          <w:noProof/>
          <w:sz w:val="24"/>
          <w:szCs w:val="24"/>
          <w:lang w:val="en-GB"/>
        </w:rPr>
        <w:t>]</w:t>
      </w:r>
      <w:r w:rsidR="007B196B" w:rsidRPr="007860E1">
        <w:rPr>
          <w:rFonts w:asciiTheme="majorBidi" w:hAnsiTheme="majorBidi" w:cstheme="majorBidi"/>
          <w:sz w:val="24"/>
          <w:szCs w:val="24"/>
          <w:lang w:val="en-GB"/>
        </w:rPr>
        <w:fldChar w:fldCharType="end"/>
      </w:r>
      <w:r w:rsidR="005E7DC5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</w:p>
    <w:p w:rsidR="00F30AE3" w:rsidRPr="007860E1" w:rsidRDefault="00B07E0C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Finally, it should be noted that 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Al-rich AZ31 and the AZ91 alloys 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exhibit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mall second phase particles a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>SEM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-EDS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analysis show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y tend to trigger localized corrosion. Despite the presence of these particles</w:t>
      </w:r>
      <w:r w:rsidR="00E52E2D" w:rsidRPr="007860E1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se alloys d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o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not undergo severe</w:t>
      </w:r>
      <w:r w:rsidR="00B7460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localized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orrosion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fter 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>up to 28 days of immersion in Hank´s solution which suggests that the alumin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m in solid solution </w:t>
      </w:r>
      <w:r w:rsidR="00F30AE3"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improves the quality of the protective surface layer. </w:t>
      </w:r>
      <w:r w:rsidR="00B7460B" w:rsidRPr="007860E1">
        <w:rPr>
          <w:rFonts w:asciiTheme="majorBidi" w:hAnsiTheme="majorBidi" w:cstheme="majorBidi"/>
          <w:sz w:val="24"/>
          <w:szCs w:val="24"/>
          <w:lang w:val="en-GB"/>
        </w:rPr>
        <w:t>The long term consequences of the release of alumin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B7460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m in the human body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will require a </w:t>
      </w:r>
      <w:r w:rsidR="00CA5AAF" w:rsidRPr="007860E1">
        <w:rPr>
          <w:rFonts w:asciiTheme="majorBidi" w:hAnsiTheme="majorBidi" w:cstheme="majorBidi"/>
          <w:sz w:val="24"/>
          <w:szCs w:val="24"/>
          <w:lang w:val="en-GB"/>
        </w:rPr>
        <w:t>futur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omprehensive </w:t>
      </w:r>
      <w:r w:rsidR="00B7460B" w:rsidRPr="007860E1">
        <w:rPr>
          <w:rFonts w:asciiTheme="majorBidi" w:hAnsiTheme="majorBidi" w:cstheme="majorBidi"/>
          <w:sz w:val="24"/>
          <w:szCs w:val="24"/>
          <w:lang w:val="en-GB"/>
        </w:rPr>
        <w:t>investigation but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nevertheless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present results 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indicate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at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>this is a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significant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ing element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for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>enhanc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ing the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corrosion resistance of magnesium. </w:t>
      </w:r>
    </w:p>
    <w:p w:rsidR="0012571A" w:rsidRPr="007860E1" w:rsidRDefault="0012571A" w:rsidP="00FE22AE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 xml:space="preserve">5. </w:t>
      </w:r>
      <w:r w:rsidR="00340453" w:rsidRPr="007860E1">
        <w:rPr>
          <w:rFonts w:asciiTheme="majorBidi" w:hAnsiTheme="majorBidi" w:cstheme="majorBidi"/>
          <w:b/>
          <w:sz w:val="24"/>
          <w:szCs w:val="24"/>
          <w:lang w:val="en-GB"/>
        </w:rPr>
        <w:t>Summary and c</w:t>
      </w: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>onclusions</w:t>
      </w:r>
    </w:p>
    <w:p w:rsidR="00340453" w:rsidRPr="007860E1" w:rsidRDefault="00B07E0C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1.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>CP-Mg and AZ31, AZ91 and ZK60 alloys were processed by HPT and subjected to biocompatibility tests. Electro-chemical tests and hydrogen evolution tests were used to evaluate the corrosion behavio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r in Hank´s solution at room temperature and </w:t>
      </w:r>
      <w:r w:rsidR="00100E2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>surface feat</w:t>
      </w:r>
      <w:r w:rsidR="00FE22AE" w:rsidRPr="007860E1">
        <w:rPr>
          <w:rFonts w:asciiTheme="majorBidi" w:hAnsiTheme="majorBidi" w:cstheme="majorBidi"/>
          <w:sz w:val="24"/>
          <w:szCs w:val="24"/>
          <w:lang w:val="en-GB"/>
        </w:rPr>
        <w:t>ures after corrosion were analy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ed using SEM-EDS. </w:t>
      </w:r>
    </w:p>
    <w:p w:rsidR="00340453" w:rsidRPr="007860E1" w:rsidRDefault="00B07E0C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2.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>HPT processing does not compromise the biocompatibility of the different magnesium alloys. MTT tests show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ed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metabolic activity over 80% for cells subjected to 24 hours of contact with all materials.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 </w:t>
      </w:r>
      <w:r w:rsidR="00340453" w:rsidRPr="007860E1">
        <w:rPr>
          <w:rFonts w:asciiTheme="majorBidi" w:hAnsiTheme="majorBidi" w:cstheme="majorBidi"/>
          <w:sz w:val="24"/>
          <w:szCs w:val="24"/>
          <w:lang w:val="en-GB"/>
        </w:rPr>
        <w:t xml:space="preserve">LIVE / DEAD assay showed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that the great majority of the cells are live and with good morphology after contact.</w:t>
      </w:r>
    </w:p>
    <w:p w:rsidR="004D7FA7" w:rsidRPr="007860E1" w:rsidRDefault="00B07E0C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3.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CP-Mg and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AZ31 and AZ91 alloys exhibit a passivation-like behavio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r in polarization tests wh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ereas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ZK60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exhibit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generali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ed corrosion behavio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u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r. However, localized corrosion takes place in the CP-Mg and the AZ31 and AZ91 alloys</w:t>
      </w:r>
      <w:r w:rsidR="00322847" w:rsidRPr="007860E1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6A605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evere propagation</w:t>
      </w:r>
      <w:r w:rsidR="0032284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localized corrosion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s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observed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only in the as-cast CP-</w:t>
      </w:r>
      <w:r w:rsidR="0032284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Mg but </w:t>
      </w:r>
      <w:r w:rsidR="0049243A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is is prevented by </w:t>
      </w:r>
      <w:r w:rsidR="00322847" w:rsidRPr="007860E1">
        <w:rPr>
          <w:rFonts w:asciiTheme="majorBidi" w:hAnsiTheme="majorBidi" w:cstheme="majorBidi"/>
          <w:sz w:val="24"/>
          <w:szCs w:val="24"/>
          <w:lang w:val="en-GB"/>
        </w:rPr>
        <w:t>HPT processing.</w:t>
      </w:r>
    </w:p>
    <w:p w:rsidR="004D7FA7" w:rsidRPr="007860E1" w:rsidRDefault="0049243A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4.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AZ91 alloy 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displays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largest polarization resistance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due to an initial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solid solution treatment that reduc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d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amount of second phase particles and increase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>d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alumin</w:t>
      </w:r>
      <w:r w:rsidR="00635899" w:rsidRPr="007860E1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um content in the magnesium matrix. The ZK60 </w:t>
      </w: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alloy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>exhibit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 the smallest resistance. </w:t>
      </w:r>
      <w:r w:rsidR="00100E2B" w:rsidRPr="007860E1">
        <w:rPr>
          <w:rFonts w:asciiTheme="majorBidi" w:hAnsiTheme="majorBidi" w:cstheme="majorBidi"/>
          <w:sz w:val="24"/>
          <w:szCs w:val="24"/>
          <w:lang w:val="en-GB"/>
        </w:rPr>
        <w:t xml:space="preserve">Processing by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PT significantly increases the polarization resistance of the AZ31 alloy and CP-Mg. </w:t>
      </w:r>
    </w:p>
    <w:p w:rsidR="004D7FA7" w:rsidRPr="007860E1" w:rsidRDefault="0049243A" w:rsidP="00382A8E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5. Processing by </w:t>
      </w:r>
      <w:r w:rsidR="004D7FA7" w:rsidRPr="007860E1">
        <w:rPr>
          <w:rFonts w:asciiTheme="majorBidi" w:hAnsiTheme="majorBidi" w:cstheme="majorBidi"/>
          <w:sz w:val="24"/>
          <w:szCs w:val="24"/>
          <w:lang w:val="en-GB"/>
        </w:rPr>
        <w:t xml:space="preserve">HPT </w:t>
      </w:r>
      <w:r w:rsidR="00322847" w:rsidRPr="007860E1">
        <w:rPr>
          <w:rFonts w:asciiTheme="majorBidi" w:hAnsiTheme="majorBidi" w:cstheme="majorBidi"/>
          <w:sz w:val="24"/>
          <w:szCs w:val="24"/>
          <w:lang w:val="en-GB"/>
        </w:rPr>
        <w:t>improves the corrosion resistance of samples with a tendency for passivation (CP-Mg, AZ31 and AZ91) and decreases the resistance of the ZK60 alloy which exhibits generali</w:t>
      </w:r>
      <w:r w:rsidR="00D9576C" w:rsidRPr="007860E1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322847" w:rsidRPr="007860E1">
        <w:rPr>
          <w:rFonts w:asciiTheme="majorBidi" w:hAnsiTheme="majorBidi" w:cstheme="majorBidi"/>
          <w:sz w:val="24"/>
          <w:szCs w:val="24"/>
          <w:lang w:val="en-GB"/>
        </w:rPr>
        <w:t>ed corrosion.</w:t>
      </w:r>
    </w:p>
    <w:p w:rsidR="0012571A" w:rsidRPr="007860E1" w:rsidRDefault="00322847" w:rsidP="00FE22AE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t>Acknowledgements</w:t>
      </w:r>
    </w:p>
    <w:p w:rsidR="00322847" w:rsidRPr="007860E1" w:rsidRDefault="00322847" w:rsidP="00E56D62">
      <w:pPr>
        <w:spacing w:after="0" w:line="48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The authors acknowledge the </w:t>
      </w:r>
      <w:proofErr w:type="spellStart"/>
      <w:r w:rsidRPr="007860E1">
        <w:rPr>
          <w:rFonts w:asciiTheme="majorBidi" w:hAnsiTheme="majorBidi" w:cstheme="majorBidi"/>
          <w:sz w:val="24"/>
          <w:szCs w:val="24"/>
          <w:lang w:val="en-GB"/>
        </w:rPr>
        <w:t>Center</w:t>
      </w:r>
      <w:proofErr w:type="spellEnd"/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of Microscopy at the </w:t>
      </w:r>
      <w:proofErr w:type="spellStart"/>
      <w:r w:rsidRPr="007860E1">
        <w:rPr>
          <w:rFonts w:asciiTheme="majorBidi" w:hAnsiTheme="majorBidi" w:cstheme="majorBidi"/>
          <w:sz w:val="24"/>
          <w:szCs w:val="24"/>
          <w:lang w:val="en-GB"/>
        </w:rPr>
        <w:t>Universidade</w:t>
      </w:r>
      <w:proofErr w:type="spellEnd"/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Federal de Minas Gerais (http://www.microscopia.ufmg.br) for providing equipment and technical support for experiments involving electron microscopy. RBF acknowledge financial support from </w:t>
      </w:r>
      <w:proofErr w:type="spellStart"/>
      <w:r w:rsidRPr="007860E1">
        <w:rPr>
          <w:rFonts w:asciiTheme="majorBidi" w:hAnsiTheme="majorBidi" w:cstheme="majorBidi"/>
          <w:sz w:val="24"/>
          <w:szCs w:val="24"/>
          <w:lang w:val="en-GB"/>
        </w:rPr>
        <w:t>CNPq</w:t>
      </w:r>
      <w:proofErr w:type="spellEnd"/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(grant #400407/2016-7), FAPEMIG (grant #APQ-00580-15) and </w:t>
      </w:r>
      <w:proofErr w:type="spellStart"/>
      <w:r w:rsidRPr="007860E1">
        <w:rPr>
          <w:rFonts w:asciiTheme="majorBidi" w:hAnsiTheme="majorBidi" w:cstheme="majorBidi"/>
          <w:sz w:val="24"/>
          <w:szCs w:val="24"/>
          <w:lang w:val="en-GB"/>
        </w:rPr>
        <w:t>Serrapilheira</w:t>
      </w:r>
      <w:proofErr w:type="spellEnd"/>
      <w:r w:rsidRPr="007860E1">
        <w:rPr>
          <w:rFonts w:asciiTheme="majorBidi" w:hAnsiTheme="majorBidi" w:cstheme="majorBidi"/>
          <w:sz w:val="24"/>
          <w:szCs w:val="24"/>
          <w:lang w:val="en-GB"/>
        </w:rPr>
        <w:t xml:space="preserve"> Institute (grant #Serra-1709-17750). RBS received a research fellowship from CAPES.</w:t>
      </w:r>
    </w:p>
    <w:p w:rsidR="007F26D0" w:rsidRPr="007860E1" w:rsidRDefault="007F26D0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</w:p>
    <w:p w:rsidR="00ED428B" w:rsidRPr="007860E1" w:rsidRDefault="00ED428B" w:rsidP="00FE22AE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</w:p>
    <w:p w:rsidR="000E5E69" w:rsidRPr="007860E1" w:rsidRDefault="000E5E69" w:rsidP="00FE22AE">
      <w:pPr>
        <w:spacing w:after="0" w:line="480" w:lineRule="auto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br/>
      </w:r>
    </w:p>
    <w:p w:rsidR="000E5E69" w:rsidRPr="007860E1" w:rsidRDefault="000E5E69">
      <w:pPr>
        <w:rPr>
          <w:rFonts w:asciiTheme="majorBidi" w:hAnsiTheme="majorBidi" w:cstheme="majorBidi"/>
          <w:b/>
          <w:sz w:val="24"/>
          <w:szCs w:val="24"/>
          <w:lang w:val="en-GB"/>
        </w:rPr>
      </w:pPr>
      <w:r w:rsidRPr="007860E1">
        <w:rPr>
          <w:rFonts w:asciiTheme="majorBidi" w:hAnsiTheme="majorBidi" w:cstheme="majorBidi"/>
          <w:b/>
          <w:sz w:val="24"/>
          <w:szCs w:val="24"/>
          <w:lang w:val="en-GB"/>
        </w:rPr>
        <w:br w:type="page"/>
      </w:r>
    </w:p>
    <w:p w:rsidR="007F26D0" w:rsidRPr="007860E1" w:rsidRDefault="00C0489D" w:rsidP="00FE22AE">
      <w:pPr>
        <w:spacing w:after="0" w:line="480" w:lineRule="auto"/>
        <w:jc w:val="both"/>
        <w:rPr>
          <w:rFonts w:ascii="Times New Roman" w:hAnsi="Times New Roman" w:cs="Times New Roman"/>
          <w:b/>
          <w:lang w:val="en-GB"/>
        </w:rPr>
      </w:pPr>
      <w:r w:rsidRPr="007860E1">
        <w:rPr>
          <w:rFonts w:ascii="Times New Roman" w:hAnsi="Times New Roman" w:cs="Times New Roman"/>
          <w:b/>
          <w:lang w:val="en-GB"/>
        </w:rPr>
        <w:lastRenderedPageBreak/>
        <w:t>References</w:t>
      </w:r>
    </w:p>
    <w:p w:rsidR="00167420" w:rsidRPr="007860E1" w:rsidRDefault="007B196B" w:rsidP="00167420">
      <w:pPr>
        <w:pStyle w:val="EndNoteBibliography"/>
        <w:spacing w:after="0"/>
      </w:pPr>
      <w:r w:rsidRPr="007860E1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0105F" w:rsidRPr="007860E1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7860E1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1" w:name="_ENREF_1"/>
      <w:r w:rsidR="00167420" w:rsidRPr="007860E1">
        <w:t>[1] M.P. Staiger, A.M. Pietak, J. Huadmai, G. Dias, Biomaterials, 27 (2006) 1728-1734.</w:t>
      </w:r>
      <w:bookmarkEnd w:id="1"/>
    </w:p>
    <w:p w:rsidR="00167420" w:rsidRPr="007860E1" w:rsidRDefault="00167420" w:rsidP="00167420">
      <w:pPr>
        <w:pStyle w:val="EndNoteBibliography"/>
        <w:spacing w:after="0"/>
      </w:pPr>
      <w:bookmarkStart w:id="2" w:name="_ENREF_2"/>
      <w:r w:rsidRPr="007860E1">
        <w:t>[2] M. Liu, S. Zanna, H. Ardelean, I. Frateur, P. Schmutz, G. Song, A. Atrens, P. Marcus, Corrosion Science, 51 (2009) 1115-1127.</w:t>
      </w:r>
      <w:bookmarkEnd w:id="2"/>
    </w:p>
    <w:p w:rsidR="00167420" w:rsidRPr="007860E1" w:rsidRDefault="00167420" w:rsidP="00167420">
      <w:pPr>
        <w:pStyle w:val="EndNoteBibliography"/>
        <w:spacing w:after="0"/>
      </w:pPr>
      <w:bookmarkStart w:id="3" w:name="_ENREF_3"/>
      <w:r w:rsidRPr="007860E1">
        <w:t>[3] Q. Chen, G.A. Thouas, Materials Science and Engineering: R: Reports, 87 (2015) 1-57.</w:t>
      </w:r>
      <w:bookmarkEnd w:id="3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4" w:name="_ENREF_4"/>
      <w:r w:rsidRPr="007860E1">
        <w:rPr>
          <w:lang w:val="pt-BR"/>
        </w:rPr>
        <w:t>[4] A. Chaya, S. Yoshizawa, K. Verdelis, N. Myers, B.J. Costello, D.-T. Chou, S. Pal, S. Maiti, P.N. Kumta, C. Sfeir, Acta Biomaterialia, 18 (2015) 262-269.</w:t>
      </w:r>
      <w:bookmarkEnd w:id="4"/>
    </w:p>
    <w:p w:rsidR="00167420" w:rsidRPr="007860E1" w:rsidRDefault="00167420" w:rsidP="00167420">
      <w:pPr>
        <w:pStyle w:val="EndNoteBibliography"/>
        <w:spacing w:after="0"/>
      </w:pPr>
      <w:bookmarkStart w:id="5" w:name="_ENREF_5"/>
      <w:r w:rsidRPr="007860E1">
        <w:t>[5] Y.J. Liu, Z.Y. Yang, L.L. Tan, H. Li, Y.Z. Zhang, Brazilian Journal of Medical and Biological Research, 47 (2014) 715-720.</w:t>
      </w:r>
      <w:bookmarkEnd w:id="5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6" w:name="_ENREF_6"/>
      <w:r w:rsidRPr="007860E1">
        <w:rPr>
          <w:lang w:val="pt-BR"/>
        </w:rPr>
        <w:t>[6] H. Hermawan, D. Dubé, D. Mantovani, Acta Biomaterialia, 6 (2010) 1693-1697.</w:t>
      </w:r>
      <w:bookmarkEnd w:id="6"/>
    </w:p>
    <w:p w:rsidR="00167420" w:rsidRPr="007860E1" w:rsidRDefault="00167420" w:rsidP="00167420">
      <w:pPr>
        <w:pStyle w:val="EndNoteBibliography"/>
        <w:spacing w:after="0"/>
      </w:pPr>
      <w:bookmarkStart w:id="7" w:name="_ENREF_7"/>
      <w:r w:rsidRPr="007860E1">
        <w:t>[7] A. Atrens, G.L. Song, M. Liu, Z.M. Shi, F.Y. Cao, M.S. Dargusch, Advanced Engineering Materials, 17 (2015) 400-453.</w:t>
      </w:r>
      <w:bookmarkEnd w:id="7"/>
    </w:p>
    <w:p w:rsidR="00167420" w:rsidRPr="007860E1" w:rsidRDefault="00167420" w:rsidP="00167420">
      <w:pPr>
        <w:pStyle w:val="EndNoteBibliography"/>
        <w:spacing w:after="0"/>
      </w:pPr>
      <w:bookmarkStart w:id="8" w:name="_ENREF_8"/>
      <w:r w:rsidRPr="007860E1">
        <w:t>[8] H. Wang, Y. Estrin, Z. Zúberová, Materials Letters, 62 (2008) 2476-2479.</w:t>
      </w:r>
      <w:bookmarkEnd w:id="8"/>
    </w:p>
    <w:p w:rsidR="00167420" w:rsidRPr="007860E1" w:rsidRDefault="00167420" w:rsidP="00167420">
      <w:pPr>
        <w:pStyle w:val="EndNoteBibliography"/>
        <w:spacing w:after="0"/>
      </w:pPr>
      <w:bookmarkStart w:id="9" w:name="_ENREF_9"/>
      <w:r w:rsidRPr="007860E1">
        <w:t>[9] N. Birbilis, K.D. Ralston, S. Virtanen, H.L. Fraser, C.H.J. Davies, Corrosion Engineering, Science and Technology, 45 (2010) 224-230.</w:t>
      </w:r>
      <w:bookmarkEnd w:id="9"/>
    </w:p>
    <w:p w:rsidR="00167420" w:rsidRPr="007860E1" w:rsidRDefault="00167420" w:rsidP="00167420">
      <w:pPr>
        <w:pStyle w:val="EndNoteBibliography"/>
        <w:spacing w:after="0"/>
      </w:pPr>
      <w:bookmarkStart w:id="10" w:name="_ENREF_10"/>
      <w:r w:rsidRPr="007860E1">
        <w:t>[10] R.Z. Valiev, R.K. Islamgaliev, I.V. Alexandrov, Progress in Materials Science, 45 (2000) 103-187.</w:t>
      </w:r>
      <w:bookmarkEnd w:id="10"/>
    </w:p>
    <w:p w:rsidR="00167420" w:rsidRPr="007860E1" w:rsidRDefault="00167420" w:rsidP="00167420">
      <w:pPr>
        <w:pStyle w:val="EndNoteBibliography"/>
        <w:spacing w:after="0"/>
      </w:pPr>
      <w:bookmarkStart w:id="11" w:name="_ENREF_11"/>
      <w:r w:rsidRPr="007860E1">
        <w:t>[11] T.G. Langdon, Acta Materialia, 61 (2013) 7035-7059.</w:t>
      </w:r>
      <w:bookmarkEnd w:id="11"/>
    </w:p>
    <w:p w:rsidR="00167420" w:rsidRPr="007860E1" w:rsidRDefault="00167420" w:rsidP="00167420">
      <w:pPr>
        <w:pStyle w:val="EndNoteBibliography"/>
        <w:spacing w:after="0"/>
      </w:pPr>
      <w:bookmarkStart w:id="12" w:name="_ENREF_12"/>
      <w:r w:rsidRPr="007860E1">
        <w:t>[12] R.B. Figueiredo, T.G. Langdon, Advanced Engineering Materials,  1801039.</w:t>
      </w:r>
      <w:bookmarkEnd w:id="12"/>
    </w:p>
    <w:p w:rsidR="00167420" w:rsidRPr="007860E1" w:rsidRDefault="00167420" w:rsidP="00167420">
      <w:pPr>
        <w:pStyle w:val="EndNoteBibliography"/>
        <w:spacing w:after="0"/>
      </w:pPr>
      <w:bookmarkStart w:id="13" w:name="_ENREF_13"/>
      <w:r w:rsidRPr="007860E1">
        <w:t>[13] R.B. Figueiredo, S. Sabbaghianrad, A. Giwa, J.R. Greer, T.G. Langdon, Acta Materialia, 122 (2017) 322-331.</w:t>
      </w:r>
      <w:bookmarkEnd w:id="13"/>
    </w:p>
    <w:p w:rsidR="00167420" w:rsidRPr="007860E1" w:rsidRDefault="00167420" w:rsidP="00167420">
      <w:pPr>
        <w:pStyle w:val="EndNoteBibliography"/>
        <w:spacing w:after="0"/>
      </w:pPr>
      <w:bookmarkStart w:id="14" w:name="_ENREF_14"/>
      <w:r w:rsidRPr="007860E1">
        <w:t>[14] C.L.P. Silva, R.B. Soares, P.H.R. Pereira, R.B. Figueiredo, V.F.C. Lins, T.G. Langdon, Advanced Engineering Materials, In press.</w:t>
      </w:r>
      <w:bookmarkEnd w:id="14"/>
    </w:p>
    <w:p w:rsidR="00167420" w:rsidRPr="007860E1" w:rsidRDefault="00167420" w:rsidP="00167420">
      <w:pPr>
        <w:pStyle w:val="EndNoteBibliography"/>
        <w:spacing w:after="0"/>
      </w:pPr>
      <w:bookmarkStart w:id="15" w:name="_ENREF_15"/>
      <w:r w:rsidRPr="007860E1">
        <w:t>[15] R.B. Figueiredo, P.R. Cetlin, T.G. Langdon, Materials Science and Engineering A, 528 (2011) 8198-8204.</w:t>
      </w:r>
      <w:bookmarkEnd w:id="15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16" w:name="_ENREF_16"/>
      <w:r w:rsidRPr="007860E1">
        <w:rPr>
          <w:lang w:val="pt-BR"/>
        </w:rPr>
        <w:t>[16] R.B. Figueiredo, P.H.R. Pereira, M.T.P. Aguilar, P.R. Cetlin, T.G. Langdon, Acta Materialia, 60 (2012) 3190-3198.</w:t>
      </w:r>
      <w:bookmarkEnd w:id="16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17" w:name="_ENREF_17"/>
      <w:r w:rsidRPr="007860E1">
        <w:rPr>
          <w:lang w:val="pt-BR"/>
        </w:rPr>
        <w:t>[17] C.L.P. Silva, A.C. Oliveira, C.G.F. Costa, R.B. Figueiredo, M. de Fátima Leite, M.M. Pereira, V.F.C. Lins, T.G. Langdon, Journal of Materials Science, 52 (2017) 5992-6003.</w:t>
      </w:r>
      <w:bookmarkEnd w:id="17"/>
    </w:p>
    <w:p w:rsidR="00167420" w:rsidRPr="007860E1" w:rsidRDefault="00167420" w:rsidP="00167420">
      <w:pPr>
        <w:pStyle w:val="EndNoteBibliography"/>
        <w:spacing w:after="0"/>
      </w:pPr>
      <w:bookmarkStart w:id="18" w:name="_ENREF_18"/>
      <w:r w:rsidRPr="007860E1">
        <w:t>[18] N.I. Zainal Abidin, A.D. Atrens, D. Martin, A. Atrens, Corrosion Science, 53 (2011) 3542-3556.</w:t>
      </w:r>
      <w:bookmarkEnd w:id="18"/>
    </w:p>
    <w:p w:rsidR="00167420" w:rsidRPr="007860E1" w:rsidRDefault="00167420" w:rsidP="00167420">
      <w:pPr>
        <w:pStyle w:val="EndNoteBibliography"/>
        <w:spacing w:after="0"/>
      </w:pPr>
      <w:bookmarkStart w:id="19" w:name="_ENREF_19"/>
      <w:r w:rsidRPr="007860E1">
        <w:t>[19] E. Mostaed, M. Vedani, M. Hashempour, M. Bestetti, Biomatter, 4 (2014) e28283.</w:t>
      </w:r>
      <w:bookmarkEnd w:id="19"/>
    </w:p>
    <w:p w:rsidR="00167420" w:rsidRPr="007860E1" w:rsidRDefault="00167420" w:rsidP="00167420">
      <w:pPr>
        <w:pStyle w:val="EndNoteBibliography"/>
        <w:spacing w:after="0"/>
      </w:pPr>
      <w:bookmarkStart w:id="20" w:name="_ENREF_20"/>
      <w:r w:rsidRPr="007860E1">
        <w:t>[20] N. Hara, Y. Kobayashi, D. Kagaya, N. Akao, 49 (2007) 166-175.</w:t>
      </w:r>
      <w:bookmarkEnd w:id="20"/>
    </w:p>
    <w:p w:rsidR="00167420" w:rsidRPr="007860E1" w:rsidRDefault="00167420" w:rsidP="00167420">
      <w:pPr>
        <w:pStyle w:val="EndNoteBibliography"/>
        <w:spacing w:after="0"/>
      </w:pPr>
      <w:bookmarkStart w:id="21" w:name="_ENREF_21"/>
      <w:r w:rsidRPr="007860E1">
        <w:t>[21] L. Pompa, Z.U. Rahman, E. Munoz, W. Haider, Materials Science &amp; Engineering C-Materials for Biological Applications, 49 (2015) 761-768.</w:t>
      </w:r>
      <w:bookmarkEnd w:id="21"/>
    </w:p>
    <w:p w:rsidR="00167420" w:rsidRPr="007860E1" w:rsidRDefault="00167420" w:rsidP="00167420">
      <w:pPr>
        <w:pStyle w:val="EndNoteBibliography"/>
        <w:spacing w:after="0"/>
      </w:pPr>
      <w:bookmarkStart w:id="22" w:name="_ENREF_22"/>
      <w:r w:rsidRPr="007860E1">
        <w:t>[22] J. Tkacz, K. Slouková, J. Minda, J. Drábiková, S. Fintová, P. Doležal, J. Wasserbauer, Metals, 7 (2017) 465.</w:t>
      </w:r>
      <w:bookmarkEnd w:id="22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23" w:name="_ENREF_23"/>
      <w:r w:rsidRPr="007860E1">
        <w:rPr>
          <w:lang w:val="pt-BR"/>
        </w:rPr>
        <w:t>[23] M. Alvarez-Lopez, M.D. Pereda, J.A. del Valle, M. Fernandez-Lorenzo, M.C. Garcia-Alonso, O.A. Ruano, M.L. Escudero, Acta Biomaterialia, 6 (2010) 1763-1771.</w:t>
      </w:r>
      <w:bookmarkEnd w:id="23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24" w:name="_ENREF_24"/>
      <w:r w:rsidRPr="007860E1">
        <w:rPr>
          <w:lang w:val="pt-BR"/>
        </w:rPr>
        <w:t>[24] A. Pardo, M.C. Merino, A.E. Coy, R. Arrabal, F. Viejo, E. Matykina, Corrosion Science, 50 (2008) 823-834.</w:t>
      </w:r>
      <w:bookmarkEnd w:id="24"/>
    </w:p>
    <w:p w:rsidR="00167420" w:rsidRPr="007860E1" w:rsidRDefault="00167420" w:rsidP="00167420">
      <w:pPr>
        <w:pStyle w:val="EndNoteBibliography"/>
        <w:spacing w:after="0"/>
      </w:pPr>
      <w:bookmarkStart w:id="25" w:name="_ENREF_25"/>
      <w:r w:rsidRPr="007860E1">
        <w:t>[25] Y. Xin, C. Liu, X. Zhang, G. Tang, X. Tian, P.K. Chu, Journal of Materials Research, 22 (2011) 2004-2011.</w:t>
      </w:r>
      <w:bookmarkEnd w:id="25"/>
    </w:p>
    <w:p w:rsidR="00167420" w:rsidRPr="007860E1" w:rsidRDefault="00167420" w:rsidP="00167420">
      <w:pPr>
        <w:pStyle w:val="EndNoteBibliography"/>
        <w:spacing w:after="0"/>
        <w:rPr>
          <w:lang w:val="pt-BR"/>
        </w:rPr>
      </w:pPr>
      <w:bookmarkStart w:id="26" w:name="_ENREF_26"/>
      <w:r w:rsidRPr="007860E1">
        <w:rPr>
          <w:lang w:val="pt-BR"/>
        </w:rPr>
        <w:t>[26] M. Alvarez-Lopez, M.D. Pereda, J.A. del Valle, M. Fernandez-Lorenzo, M.C. Garcia-Alonso, O.A. Ruano, M.L. Escudero, Acta Biomaterialia, 6 (2010) 1763-1771.</w:t>
      </w:r>
      <w:bookmarkEnd w:id="26"/>
    </w:p>
    <w:p w:rsidR="00167420" w:rsidRPr="007860E1" w:rsidRDefault="00167420" w:rsidP="00167420">
      <w:pPr>
        <w:pStyle w:val="EndNoteBibliography"/>
        <w:spacing w:after="0"/>
      </w:pPr>
      <w:bookmarkStart w:id="27" w:name="_ENREF_27"/>
      <w:r w:rsidRPr="007860E1">
        <w:t>[27] L.G. Bland, A.D. King, N. Birbilis, J.R. Scully, CORROSION, 71 (2015) 128-145.</w:t>
      </w:r>
      <w:bookmarkEnd w:id="27"/>
    </w:p>
    <w:p w:rsidR="00167420" w:rsidRPr="007860E1" w:rsidRDefault="00167420" w:rsidP="00167420">
      <w:pPr>
        <w:pStyle w:val="EndNoteBibliography"/>
        <w:spacing w:after="0"/>
      </w:pPr>
      <w:bookmarkStart w:id="28" w:name="_ENREF_28"/>
      <w:r w:rsidRPr="007860E1">
        <w:t>[28] H. Wang, Y. Estrin, H. Fu, G. Song, Z. Zúberová, Advanced Engineering Materials, 9 (2007) 967-972.</w:t>
      </w:r>
      <w:bookmarkEnd w:id="28"/>
    </w:p>
    <w:p w:rsidR="00167420" w:rsidRPr="007860E1" w:rsidRDefault="00167420" w:rsidP="00167420">
      <w:pPr>
        <w:pStyle w:val="EndNoteBibliography"/>
        <w:spacing w:after="0"/>
      </w:pPr>
      <w:bookmarkStart w:id="29" w:name="_ENREF_29"/>
      <w:r w:rsidRPr="007860E1">
        <w:t>[29] P. Shi, W.F. Ng, M.H. Wong, F.T. Cheng, Journal of Alloys and Compounds, 469 (2009) 286-292.</w:t>
      </w:r>
      <w:bookmarkEnd w:id="29"/>
    </w:p>
    <w:p w:rsidR="00167420" w:rsidRPr="007860E1" w:rsidRDefault="00167420" w:rsidP="00167420">
      <w:pPr>
        <w:pStyle w:val="EndNoteBibliography"/>
        <w:spacing w:after="0"/>
      </w:pPr>
      <w:bookmarkStart w:id="30" w:name="_ENREF_30"/>
      <w:r w:rsidRPr="007860E1">
        <w:t>[30] X.N. Gu, Y.F. Zheng, L.J. Chen, Biomedical Materials, 4 (2009) 065011.</w:t>
      </w:r>
      <w:bookmarkEnd w:id="30"/>
    </w:p>
    <w:p w:rsidR="00167420" w:rsidRPr="007860E1" w:rsidRDefault="00167420" w:rsidP="00167420">
      <w:pPr>
        <w:pStyle w:val="EndNoteBibliography"/>
        <w:spacing w:after="0"/>
      </w:pPr>
      <w:bookmarkStart w:id="31" w:name="_ENREF_31"/>
      <w:r w:rsidRPr="007860E1">
        <w:lastRenderedPageBreak/>
        <w:t>[31] S. Bahl, S. Suwas, K. Chatterjee, RSC Advances, 4 (2014) 55677-55684.</w:t>
      </w:r>
      <w:bookmarkEnd w:id="31"/>
    </w:p>
    <w:p w:rsidR="00167420" w:rsidRPr="007860E1" w:rsidRDefault="00167420" w:rsidP="00167420">
      <w:pPr>
        <w:pStyle w:val="EndNoteBibliography"/>
        <w:spacing w:after="0"/>
      </w:pPr>
      <w:bookmarkStart w:id="32" w:name="_ENREF_32"/>
      <w:r w:rsidRPr="007860E1">
        <w:t>[32] P. Saha, M. Roy, M.K. Datta, B. Lee, P.N. Kumta, Materials Science and Engineering C, 57 (2015) 294-303.</w:t>
      </w:r>
      <w:bookmarkEnd w:id="32"/>
    </w:p>
    <w:p w:rsidR="00167420" w:rsidRPr="007860E1" w:rsidRDefault="00167420" w:rsidP="00167420">
      <w:pPr>
        <w:pStyle w:val="EndNoteBibliography"/>
        <w:spacing w:after="0"/>
      </w:pPr>
      <w:bookmarkStart w:id="33" w:name="_ENREF_33"/>
      <w:r w:rsidRPr="007860E1">
        <w:t>[33] X.N. Gu, N. Li, Y.F. Zheng, F. Kang, J.T. Wang, L. Ruan, Materials Science and Engineering: B, 176 (2011) 1802-1806.</w:t>
      </w:r>
      <w:bookmarkEnd w:id="33"/>
    </w:p>
    <w:p w:rsidR="00167420" w:rsidRPr="007860E1" w:rsidRDefault="00167420" w:rsidP="00167420">
      <w:pPr>
        <w:pStyle w:val="EndNoteBibliography"/>
        <w:spacing w:after="0"/>
      </w:pPr>
      <w:bookmarkStart w:id="34" w:name="_ENREF_34"/>
      <w:r w:rsidRPr="007860E1">
        <w:t>[34] T. Hanas, T.S. Sampath Kumar, G. Perumal, M. Doble, Materials Science and Engineering: C, 65 (2016) 43-50.</w:t>
      </w:r>
      <w:bookmarkEnd w:id="34"/>
    </w:p>
    <w:p w:rsidR="00167420" w:rsidRPr="007860E1" w:rsidRDefault="00167420" w:rsidP="00167420">
      <w:pPr>
        <w:pStyle w:val="EndNoteBibliography"/>
        <w:spacing w:after="0"/>
      </w:pPr>
      <w:bookmarkStart w:id="35" w:name="_ENREF_35"/>
      <w:r w:rsidRPr="007860E1">
        <w:t>[35] S. Jiang, S. Cai, F. Zhang, P. Xu, R. Ling, Y. Li, Y. Jiang, G. Xu, Materials Science and Engineering: C, 91 (2018) 218-227.</w:t>
      </w:r>
      <w:bookmarkEnd w:id="35"/>
    </w:p>
    <w:p w:rsidR="00167420" w:rsidRPr="007860E1" w:rsidRDefault="00167420" w:rsidP="00167420">
      <w:pPr>
        <w:pStyle w:val="EndNoteBibliography"/>
        <w:spacing w:after="0"/>
      </w:pPr>
      <w:bookmarkStart w:id="36" w:name="_ENREF_36"/>
      <w:r w:rsidRPr="007860E1">
        <w:t>[36] X.N. Gu, N. Li, Y.F. Zheng, L. Ruan, Materials Science and Engineering: B, 176 (2011) 1778-1784.</w:t>
      </w:r>
      <w:bookmarkEnd w:id="36"/>
    </w:p>
    <w:p w:rsidR="00167420" w:rsidRPr="007860E1" w:rsidRDefault="00167420" w:rsidP="00167420">
      <w:pPr>
        <w:pStyle w:val="EndNoteBibliography"/>
        <w:spacing w:after="0"/>
      </w:pPr>
      <w:bookmarkStart w:id="37" w:name="_ENREF_37"/>
      <w:r w:rsidRPr="007860E1">
        <w:t>[37] Z.G. Huan, M.A. Leeflang, J. Zhou, L.E. Fratila-Apachitei, J. Duszczyk, Journal of Materials Science-Materials in Medicine, 21 (2010) 2623-2635.</w:t>
      </w:r>
      <w:bookmarkEnd w:id="37"/>
    </w:p>
    <w:p w:rsidR="00167420" w:rsidRPr="007860E1" w:rsidRDefault="00167420" w:rsidP="00167420">
      <w:pPr>
        <w:pStyle w:val="EndNoteBibliography"/>
        <w:spacing w:after="0"/>
      </w:pPr>
      <w:bookmarkStart w:id="38" w:name="_ENREF_38"/>
      <w:r w:rsidRPr="007860E1">
        <w:t>[38] Z. Shi, M. Liu, A. Atrens, Corrosion science, 52 (2010) 579-588.</w:t>
      </w:r>
      <w:bookmarkEnd w:id="38"/>
    </w:p>
    <w:p w:rsidR="00167420" w:rsidRPr="007860E1" w:rsidRDefault="00167420" w:rsidP="00167420">
      <w:pPr>
        <w:pStyle w:val="EndNoteBibliography"/>
        <w:spacing w:after="0"/>
      </w:pPr>
      <w:bookmarkStart w:id="39" w:name="_ENREF_39"/>
      <w:r w:rsidRPr="007860E1">
        <w:t>[39] N.I. Zainal Abidin, D. Martin, A. Atrens, Corrosion Science, 53 (2011) 862-872.</w:t>
      </w:r>
      <w:bookmarkEnd w:id="39"/>
    </w:p>
    <w:p w:rsidR="00167420" w:rsidRPr="007860E1" w:rsidRDefault="00167420" w:rsidP="00167420">
      <w:pPr>
        <w:pStyle w:val="EndNoteBibliography"/>
        <w:spacing w:after="0"/>
      </w:pPr>
      <w:bookmarkStart w:id="40" w:name="_ENREF_40"/>
      <w:r w:rsidRPr="007860E1">
        <w:t>[40] K.D. Ralston, N. Birbilis, C.H.J. Davies, Scripta Materialia, 63 (2010) 1201-1204.</w:t>
      </w:r>
      <w:bookmarkEnd w:id="40"/>
    </w:p>
    <w:p w:rsidR="00167420" w:rsidRPr="007860E1" w:rsidRDefault="00167420" w:rsidP="00167420">
      <w:pPr>
        <w:pStyle w:val="EndNoteBibliography"/>
      </w:pPr>
      <w:bookmarkStart w:id="41" w:name="_ENREF_41"/>
      <w:r w:rsidRPr="007860E1">
        <w:t>[41] G.R. Argade, S.K. Panigrahi, R.S. Mishra, Corrosion Science, 58 (2012) 145-151.</w:t>
      </w:r>
      <w:bookmarkEnd w:id="41"/>
    </w:p>
    <w:p w:rsidR="00F2348E" w:rsidRPr="000E5E69" w:rsidRDefault="007B196B" w:rsidP="00AB7EA5">
      <w:pPr>
        <w:pStyle w:val="EndNoteBibliography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860E1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F2348E" w:rsidRPr="000E5E69" w:rsidSect="007D1145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B0216" w:rsidRDefault="00CB0216" w:rsidP="00C0489D">
      <w:pPr>
        <w:spacing w:after="0" w:line="240" w:lineRule="auto"/>
      </w:pPr>
      <w:r>
        <w:separator/>
      </w:r>
    </w:p>
  </w:endnote>
  <w:endnote w:type="continuationSeparator" w:id="0">
    <w:p w:rsidR="00CB0216" w:rsidRDefault="00CB0216" w:rsidP="00C048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</w:rPr>
      <w:id w:val="-22923149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84988" w:rsidRPr="00FE22AE" w:rsidRDefault="00384988">
        <w:pPr>
          <w:pStyle w:val="Footer"/>
          <w:jc w:val="center"/>
          <w:rPr>
            <w:rFonts w:ascii="Times New Roman" w:hAnsi="Times New Roman" w:cs="Times New Roman"/>
          </w:rPr>
        </w:pPr>
        <w:r w:rsidRPr="00FE22AE">
          <w:rPr>
            <w:rFonts w:ascii="Times New Roman" w:hAnsi="Times New Roman" w:cs="Times New Roman"/>
          </w:rPr>
          <w:fldChar w:fldCharType="begin"/>
        </w:r>
        <w:r w:rsidRPr="00FE22AE">
          <w:rPr>
            <w:rFonts w:ascii="Times New Roman" w:hAnsi="Times New Roman" w:cs="Times New Roman"/>
          </w:rPr>
          <w:instrText xml:space="preserve"> PAGE   \* MERGEFORMAT </w:instrText>
        </w:r>
        <w:r w:rsidRPr="00FE22AE">
          <w:rPr>
            <w:rFonts w:ascii="Times New Roman" w:hAnsi="Times New Roman" w:cs="Times New Roman"/>
          </w:rPr>
          <w:fldChar w:fldCharType="separate"/>
        </w:r>
        <w:r w:rsidR="002562CC">
          <w:rPr>
            <w:rFonts w:ascii="Times New Roman" w:hAnsi="Times New Roman" w:cs="Times New Roman"/>
            <w:noProof/>
          </w:rPr>
          <w:t>17</w:t>
        </w:r>
        <w:r w:rsidRPr="00FE22AE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384988" w:rsidRDefault="0038498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B0216" w:rsidRDefault="00CB0216" w:rsidP="00C0489D">
      <w:pPr>
        <w:spacing w:after="0" w:line="240" w:lineRule="auto"/>
      </w:pPr>
      <w:r>
        <w:separator/>
      </w:r>
    </w:p>
  </w:footnote>
  <w:footnote w:type="continuationSeparator" w:id="0">
    <w:p w:rsidR="00CB0216" w:rsidRDefault="00CB0216" w:rsidP="00C0489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952as0fawzw5gezar8v55zud9fd0txx2r9f&quot;&gt;figueiredo&lt;record-ids&gt;&lt;item&gt;2&lt;/item&gt;&lt;item&gt;3&lt;/item&gt;&lt;/record-ids&gt;&lt;/item&gt;&lt;/Libraries&gt;"/>
  </w:docVars>
  <w:rsids>
    <w:rsidRoot w:val="00B777A5"/>
    <w:rsid w:val="00001735"/>
    <w:rsid w:val="00011BE7"/>
    <w:rsid w:val="000360A7"/>
    <w:rsid w:val="00037C3F"/>
    <w:rsid w:val="000405DD"/>
    <w:rsid w:val="00050F8A"/>
    <w:rsid w:val="000529D7"/>
    <w:rsid w:val="0005352F"/>
    <w:rsid w:val="00056EBF"/>
    <w:rsid w:val="000648D1"/>
    <w:rsid w:val="00084E76"/>
    <w:rsid w:val="000B48C9"/>
    <w:rsid w:val="000B64B6"/>
    <w:rsid w:val="000B7C8F"/>
    <w:rsid w:val="000D1EA1"/>
    <w:rsid w:val="000D443B"/>
    <w:rsid w:val="000D6816"/>
    <w:rsid w:val="000E007E"/>
    <w:rsid w:val="000E5E69"/>
    <w:rsid w:val="000F5449"/>
    <w:rsid w:val="000F7C51"/>
    <w:rsid w:val="00100E2B"/>
    <w:rsid w:val="00103F6D"/>
    <w:rsid w:val="00111BF9"/>
    <w:rsid w:val="00116429"/>
    <w:rsid w:val="0012571A"/>
    <w:rsid w:val="00127ED7"/>
    <w:rsid w:val="00144328"/>
    <w:rsid w:val="00167420"/>
    <w:rsid w:val="00172190"/>
    <w:rsid w:val="00181997"/>
    <w:rsid w:val="001C15F3"/>
    <w:rsid w:val="001D27A5"/>
    <w:rsid w:val="001F72FC"/>
    <w:rsid w:val="0020077C"/>
    <w:rsid w:val="00200C3E"/>
    <w:rsid w:val="00202D46"/>
    <w:rsid w:val="002033D1"/>
    <w:rsid w:val="0020683A"/>
    <w:rsid w:val="002147DC"/>
    <w:rsid w:val="00223C72"/>
    <w:rsid w:val="002260C6"/>
    <w:rsid w:val="00226158"/>
    <w:rsid w:val="00242CB5"/>
    <w:rsid w:val="002562CC"/>
    <w:rsid w:val="002639BD"/>
    <w:rsid w:val="00274218"/>
    <w:rsid w:val="00286866"/>
    <w:rsid w:val="00291EDA"/>
    <w:rsid w:val="002925C1"/>
    <w:rsid w:val="00297BF5"/>
    <w:rsid w:val="00297FE8"/>
    <w:rsid w:val="002A6D1E"/>
    <w:rsid w:val="002B0722"/>
    <w:rsid w:val="002B54C2"/>
    <w:rsid w:val="002B6004"/>
    <w:rsid w:val="002B6046"/>
    <w:rsid w:val="002C2D3D"/>
    <w:rsid w:val="002C5D47"/>
    <w:rsid w:val="00306458"/>
    <w:rsid w:val="00320439"/>
    <w:rsid w:val="0032067C"/>
    <w:rsid w:val="003211D5"/>
    <w:rsid w:val="00322847"/>
    <w:rsid w:val="003256C8"/>
    <w:rsid w:val="00326F7B"/>
    <w:rsid w:val="00340453"/>
    <w:rsid w:val="0034556E"/>
    <w:rsid w:val="00363A75"/>
    <w:rsid w:val="00382A8E"/>
    <w:rsid w:val="00383D0C"/>
    <w:rsid w:val="00384988"/>
    <w:rsid w:val="0038523D"/>
    <w:rsid w:val="00392C4C"/>
    <w:rsid w:val="00393335"/>
    <w:rsid w:val="00396844"/>
    <w:rsid w:val="003A2E37"/>
    <w:rsid w:val="003B0E1B"/>
    <w:rsid w:val="003B44BC"/>
    <w:rsid w:val="003D5C5D"/>
    <w:rsid w:val="0040105F"/>
    <w:rsid w:val="0041491D"/>
    <w:rsid w:val="00420BE9"/>
    <w:rsid w:val="004264BD"/>
    <w:rsid w:val="00432FC6"/>
    <w:rsid w:val="004409EA"/>
    <w:rsid w:val="004463EC"/>
    <w:rsid w:val="004613F1"/>
    <w:rsid w:val="00464864"/>
    <w:rsid w:val="004704F0"/>
    <w:rsid w:val="004878B4"/>
    <w:rsid w:val="0049243A"/>
    <w:rsid w:val="00492A75"/>
    <w:rsid w:val="00496C20"/>
    <w:rsid w:val="004A3B88"/>
    <w:rsid w:val="004A4E44"/>
    <w:rsid w:val="004B1A40"/>
    <w:rsid w:val="004B33EA"/>
    <w:rsid w:val="004C03A5"/>
    <w:rsid w:val="004C0D2C"/>
    <w:rsid w:val="004C3263"/>
    <w:rsid w:val="004D7FA7"/>
    <w:rsid w:val="004F73E5"/>
    <w:rsid w:val="005013C0"/>
    <w:rsid w:val="00502837"/>
    <w:rsid w:val="00511598"/>
    <w:rsid w:val="00550AFB"/>
    <w:rsid w:val="00550CE2"/>
    <w:rsid w:val="00552756"/>
    <w:rsid w:val="00552B93"/>
    <w:rsid w:val="005673DE"/>
    <w:rsid w:val="00574084"/>
    <w:rsid w:val="00574441"/>
    <w:rsid w:val="005744C8"/>
    <w:rsid w:val="00587FBF"/>
    <w:rsid w:val="005A480F"/>
    <w:rsid w:val="005A60AC"/>
    <w:rsid w:val="005A7BFD"/>
    <w:rsid w:val="005B5EA1"/>
    <w:rsid w:val="005D795E"/>
    <w:rsid w:val="005E7DC5"/>
    <w:rsid w:val="005F1D04"/>
    <w:rsid w:val="005F53C0"/>
    <w:rsid w:val="005F63E9"/>
    <w:rsid w:val="00601516"/>
    <w:rsid w:val="00603344"/>
    <w:rsid w:val="00604901"/>
    <w:rsid w:val="00613077"/>
    <w:rsid w:val="0061354E"/>
    <w:rsid w:val="00623E06"/>
    <w:rsid w:val="006273A4"/>
    <w:rsid w:val="00635899"/>
    <w:rsid w:val="006378D4"/>
    <w:rsid w:val="00644B0D"/>
    <w:rsid w:val="00653E0F"/>
    <w:rsid w:val="00660EEA"/>
    <w:rsid w:val="0066541F"/>
    <w:rsid w:val="006825F5"/>
    <w:rsid w:val="006A6057"/>
    <w:rsid w:val="006A7220"/>
    <w:rsid w:val="006B0135"/>
    <w:rsid w:val="006C5F3F"/>
    <w:rsid w:val="006C6D7A"/>
    <w:rsid w:val="006D2F26"/>
    <w:rsid w:val="006D32A9"/>
    <w:rsid w:val="006E5C39"/>
    <w:rsid w:val="006F3780"/>
    <w:rsid w:val="006F3BAF"/>
    <w:rsid w:val="00701087"/>
    <w:rsid w:val="00704A00"/>
    <w:rsid w:val="007065C4"/>
    <w:rsid w:val="0073314A"/>
    <w:rsid w:val="00745AC1"/>
    <w:rsid w:val="007655F4"/>
    <w:rsid w:val="0078115C"/>
    <w:rsid w:val="00782D64"/>
    <w:rsid w:val="007860E1"/>
    <w:rsid w:val="0079128C"/>
    <w:rsid w:val="007917B8"/>
    <w:rsid w:val="007B196B"/>
    <w:rsid w:val="007D1145"/>
    <w:rsid w:val="007E34CE"/>
    <w:rsid w:val="007E4D50"/>
    <w:rsid w:val="007F26D0"/>
    <w:rsid w:val="007F532C"/>
    <w:rsid w:val="00805B02"/>
    <w:rsid w:val="00834FBE"/>
    <w:rsid w:val="00840463"/>
    <w:rsid w:val="008432F6"/>
    <w:rsid w:val="0085210A"/>
    <w:rsid w:val="008912A0"/>
    <w:rsid w:val="008A637F"/>
    <w:rsid w:val="008A73C9"/>
    <w:rsid w:val="008C2A22"/>
    <w:rsid w:val="008C78D8"/>
    <w:rsid w:val="008D3EF8"/>
    <w:rsid w:val="009110ED"/>
    <w:rsid w:val="009220E2"/>
    <w:rsid w:val="00947A92"/>
    <w:rsid w:val="00963F71"/>
    <w:rsid w:val="00986A1F"/>
    <w:rsid w:val="00987B97"/>
    <w:rsid w:val="009939BE"/>
    <w:rsid w:val="00995D0A"/>
    <w:rsid w:val="009970A1"/>
    <w:rsid w:val="009A6221"/>
    <w:rsid w:val="009B3B4B"/>
    <w:rsid w:val="009B5B78"/>
    <w:rsid w:val="009C0A94"/>
    <w:rsid w:val="009C2833"/>
    <w:rsid w:val="009C4A64"/>
    <w:rsid w:val="009D0BC3"/>
    <w:rsid w:val="009E520B"/>
    <w:rsid w:val="009E7B86"/>
    <w:rsid w:val="00A07B94"/>
    <w:rsid w:val="00A10B4A"/>
    <w:rsid w:val="00A5210B"/>
    <w:rsid w:val="00A55104"/>
    <w:rsid w:val="00A6591D"/>
    <w:rsid w:val="00A71DFD"/>
    <w:rsid w:val="00A76341"/>
    <w:rsid w:val="00A970B1"/>
    <w:rsid w:val="00AA2543"/>
    <w:rsid w:val="00AA3F40"/>
    <w:rsid w:val="00AA6276"/>
    <w:rsid w:val="00AB607B"/>
    <w:rsid w:val="00AB7EA5"/>
    <w:rsid w:val="00AC1A31"/>
    <w:rsid w:val="00AC5253"/>
    <w:rsid w:val="00AE6BD4"/>
    <w:rsid w:val="00B07E0C"/>
    <w:rsid w:val="00B11527"/>
    <w:rsid w:val="00B1277B"/>
    <w:rsid w:val="00B358C7"/>
    <w:rsid w:val="00B5198D"/>
    <w:rsid w:val="00B7460B"/>
    <w:rsid w:val="00B777A5"/>
    <w:rsid w:val="00B83EB8"/>
    <w:rsid w:val="00B870E9"/>
    <w:rsid w:val="00BC07B0"/>
    <w:rsid w:val="00BC17A1"/>
    <w:rsid w:val="00BC24B1"/>
    <w:rsid w:val="00BC691D"/>
    <w:rsid w:val="00BD7EF5"/>
    <w:rsid w:val="00BE2A9D"/>
    <w:rsid w:val="00BE4377"/>
    <w:rsid w:val="00BF0DDF"/>
    <w:rsid w:val="00C0062F"/>
    <w:rsid w:val="00C016E3"/>
    <w:rsid w:val="00C0489D"/>
    <w:rsid w:val="00C07200"/>
    <w:rsid w:val="00C15E35"/>
    <w:rsid w:val="00C25692"/>
    <w:rsid w:val="00C25CAA"/>
    <w:rsid w:val="00C26727"/>
    <w:rsid w:val="00C31286"/>
    <w:rsid w:val="00C331EE"/>
    <w:rsid w:val="00C353B4"/>
    <w:rsid w:val="00C42B0D"/>
    <w:rsid w:val="00C45DF7"/>
    <w:rsid w:val="00C669BC"/>
    <w:rsid w:val="00C72227"/>
    <w:rsid w:val="00C8205D"/>
    <w:rsid w:val="00CA4714"/>
    <w:rsid w:val="00CA5AAF"/>
    <w:rsid w:val="00CA7A2A"/>
    <w:rsid w:val="00CB0216"/>
    <w:rsid w:val="00CB0C49"/>
    <w:rsid w:val="00CB1F89"/>
    <w:rsid w:val="00CB3614"/>
    <w:rsid w:val="00CC5789"/>
    <w:rsid w:val="00CD4F93"/>
    <w:rsid w:val="00CD7444"/>
    <w:rsid w:val="00CE2621"/>
    <w:rsid w:val="00CE296C"/>
    <w:rsid w:val="00CF216B"/>
    <w:rsid w:val="00D07A1C"/>
    <w:rsid w:val="00D169A3"/>
    <w:rsid w:val="00D24FCC"/>
    <w:rsid w:val="00D316EC"/>
    <w:rsid w:val="00D36BF0"/>
    <w:rsid w:val="00D40A9D"/>
    <w:rsid w:val="00D4624E"/>
    <w:rsid w:val="00D47EEB"/>
    <w:rsid w:val="00D7045F"/>
    <w:rsid w:val="00D708FA"/>
    <w:rsid w:val="00D7723F"/>
    <w:rsid w:val="00D9576C"/>
    <w:rsid w:val="00D97842"/>
    <w:rsid w:val="00DB21BC"/>
    <w:rsid w:val="00DB3821"/>
    <w:rsid w:val="00DB4FEC"/>
    <w:rsid w:val="00DB6088"/>
    <w:rsid w:val="00DB7F2D"/>
    <w:rsid w:val="00DD0756"/>
    <w:rsid w:val="00DD0C5B"/>
    <w:rsid w:val="00DD771A"/>
    <w:rsid w:val="00DE7C35"/>
    <w:rsid w:val="00DF19F0"/>
    <w:rsid w:val="00E03364"/>
    <w:rsid w:val="00E07860"/>
    <w:rsid w:val="00E13CEE"/>
    <w:rsid w:val="00E22999"/>
    <w:rsid w:val="00E238D7"/>
    <w:rsid w:val="00E37C6D"/>
    <w:rsid w:val="00E52E2D"/>
    <w:rsid w:val="00E56D62"/>
    <w:rsid w:val="00E761D4"/>
    <w:rsid w:val="00E92CB7"/>
    <w:rsid w:val="00E93C51"/>
    <w:rsid w:val="00E956B3"/>
    <w:rsid w:val="00EB7F63"/>
    <w:rsid w:val="00ED2614"/>
    <w:rsid w:val="00ED428B"/>
    <w:rsid w:val="00EE3A55"/>
    <w:rsid w:val="00EE730A"/>
    <w:rsid w:val="00F11E3B"/>
    <w:rsid w:val="00F13099"/>
    <w:rsid w:val="00F2105F"/>
    <w:rsid w:val="00F2348E"/>
    <w:rsid w:val="00F27303"/>
    <w:rsid w:val="00F30AE3"/>
    <w:rsid w:val="00F349C0"/>
    <w:rsid w:val="00F51CB4"/>
    <w:rsid w:val="00F6307A"/>
    <w:rsid w:val="00F6429E"/>
    <w:rsid w:val="00F71CA1"/>
    <w:rsid w:val="00F826D9"/>
    <w:rsid w:val="00FC3E3A"/>
    <w:rsid w:val="00FD322C"/>
    <w:rsid w:val="00FD6429"/>
    <w:rsid w:val="00FE22AE"/>
    <w:rsid w:val="00FF31E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docId w15:val="{E58165A2-CA78-4988-ABAA-CD74908703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D114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0105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05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0105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105F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40105F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048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489D"/>
  </w:style>
  <w:style w:type="paragraph" w:styleId="Footer">
    <w:name w:val="footer"/>
    <w:basedOn w:val="Normal"/>
    <w:link w:val="FooterChar"/>
    <w:uiPriority w:val="99"/>
    <w:unhideWhenUsed/>
    <w:rsid w:val="00C048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489D"/>
  </w:style>
  <w:style w:type="paragraph" w:styleId="BalloonText">
    <w:name w:val="Balloon Text"/>
    <w:basedOn w:val="Normal"/>
    <w:link w:val="BalloonTextChar"/>
    <w:uiPriority w:val="99"/>
    <w:semiHidden/>
    <w:unhideWhenUsed/>
    <w:rsid w:val="008A637F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637F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613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13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613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13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13F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F216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0F212DA1-60FB-4CBF-8699-6BCB68B5E7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3062</Words>
  <Characters>74455</Characters>
  <Application>Microsoft Office Word</Application>
  <DocSecurity>4</DocSecurity>
  <Lines>620</Lines>
  <Paragraphs>1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Southampton</Company>
  <LinksUpToDate>false</LinksUpToDate>
  <CharactersWithSpaces>87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erto</dc:creator>
  <cp:lastModifiedBy>Berger S.</cp:lastModifiedBy>
  <cp:revision>2</cp:revision>
  <cp:lastPrinted>2019-03-07T19:06:00Z</cp:lastPrinted>
  <dcterms:created xsi:type="dcterms:W3CDTF">2019-08-05T13:54:00Z</dcterms:created>
  <dcterms:modified xsi:type="dcterms:W3CDTF">2019-08-05T13:54:00Z</dcterms:modified>
</cp:coreProperties>
</file>